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50BBA672" w:rsidR="00717030" w:rsidRDefault="00E655E1" w:rsidP="00717030">
      <w:pPr>
        <w:contextualSpacing/>
        <w:jc w:val="center"/>
      </w:pPr>
      <w:r>
        <w:t>RESTful INTERFACE TO ONTOLOGIES</w:t>
      </w:r>
    </w:p>
    <w:p w14:paraId="17E9B1EC" w14:textId="77777777" w:rsidR="00A60C76" w:rsidRDefault="00A60C76" w:rsidP="00717030">
      <w:pPr>
        <w:contextualSpacing/>
        <w:jc w:val="center"/>
      </w:pPr>
      <w:proofErr w:type="gramStart"/>
      <w:r>
        <w:t>by</w:t>
      </w:r>
      <w:proofErr w:type="gramEnd"/>
    </w:p>
    <w:p w14:paraId="7B5B72AA" w14:textId="28CBCD87" w:rsidR="00A60C76" w:rsidRDefault="00E655E1" w:rsidP="00717030">
      <w:pPr>
        <w:contextualSpacing/>
        <w:jc w:val="center"/>
      </w:pPr>
      <w:r>
        <w:t>CHINMAY KALE</w:t>
      </w:r>
    </w:p>
    <w:p w14:paraId="7E4ACBFB" w14:textId="5352D526" w:rsidR="00A60C76" w:rsidRDefault="00A60C76" w:rsidP="00717030">
      <w:pPr>
        <w:contextualSpacing/>
        <w:jc w:val="center"/>
      </w:pPr>
      <w:r>
        <w:t xml:space="preserve">(Under the Direction of </w:t>
      </w:r>
      <w:r w:rsidR="0006744D">
        <w:t>Krzysztof</w:t>
      </w:r>
      <w:r w:rsidR="00850495">
        <w:t xml:space="preserve"> J. </w:t>
      </w:r>
      <w:proofErr w:type="spellStart"/>
      <w:r w:rsidR="00850495">
        <w:t>Kochut</w:t>
      </w:r>
      <w:proofErr w:type="spellEnd"/>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55E3B2EB" w:rsidR="00A60C76" w:rsidRDefault="001662D2" w:rsidP="00365A2E">
      <w:pPr>
        <w:tabs>
          <w:tab w:val="left" w:pos="2160"/>
        </w:tabs>
        <w:contextualSpacing/>
        <w:jc w:val="center"/>
      </w:pPr>
      <w:r>
        <w:t xml:space="preserve">RESTful </w:t>
      </w:r>
      <w:r w:rsidR="00475346">
        <w:t>INTERFACE TO ONTOLOGY</w:t>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proofErr w:type="gramStart"/>
      <w:r>
        <w:t>by</w:t>
      </w:r>
      <w:proofErr w:type="gramEnd"/>
    </w:p>
    <w:p w14:paraId="25CEA436" w14:textId="77777777" w:rsidR="00A60C76" w:rsidRDefault="00A60C76" w:rsidP="00365A2E">
      <w:pPr>
        <w:tabs>
          <w:tab w:val="left" w:pos="2160"/>
        </w:tabs>
        <w:contextualSpacing/>
        <w:jc w:val="center"/>
      </w:pPr>
    </w:p>
    <w:p w14:paraId="037E755A" w14:textId="7835A5C5" w:rsidR="00A60C76" w:rsidRDefault="00475346" w:rsidP="00365A2E">
      <w:pPr>
        <w:tabs>
          <w:tab w:val="left" w:pos="2160"/>
        </w:tabs>
        <w:contextualSpacing/>
        <w:jc w:val="center"/>
      </w:pPr>
      <w:r>
        <w:t>CHINMAY KALE</w:t>
      </w:r>
    </w:p>
    <w:p w14:paraId="2568A6FC" w14:textId="492FA8D4" w:rsidR="00A60C76" w:rsidRDefault="001662D2" w:rsidP="00365A2E">
      <w:pPr>
        <w:tabs>
          <w:tab w:val="left" w:pos="2160"/>
        </w:tabs>
        <w:contextualSpacing/>
        <w:jc w:val="center"/>
      </w:pPr>
      <w:r>
        <w:t>B.E. Computer Engineering, University of Pune, India, 2006</w:t>
      </w:r>
    </w:p>
    <w:p w14:paraId="3ADAC83F" w14:textId="446CAB33" w:rsidR="00A60C76" w:rsidRDefault="00A60C76" w:rsidP="00365A2E">
      <w:pPr>
        <w:tabs>
          <w:tab w:val="left" w:pos="2160"/>
        </w:tabs>
        <w:contextualSpacing/>
        <w:jc w:val="center"/>
      </w:pPr>
    </w:p>
    <w:p w14:paraId="7640E34A" w14:textId="6B806A52" w:rsidR="00A60C76" w:rsidRDefault="00A60C76" w:rsidP="00365A2E">
      <w:pPr>
        <w:tabs>
          <w:tab w:val="left" w:pos="2160"/>
        </w:tabs>
        <w:contextualSpacing/>
        <w:jc w:val="center"/>
      </w:pP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00649FFD" w:rsidR="00A60C76" w:rsidRDefault="00A60C76" w:rsidP="00365A2E">
      <w:pPr>
        <w:tabs>
          <w:tab w:val="left" w:pos="2160"/>
        </w:tabs>
        <w:contextualSpacing/>
        <w:jc w:val="center"/>
      </w:pPr>
      <w:r>
        <w:t xml:space="preserve">A </w:t>
      </w:r>
      <w:r w:rsidR="0072057B">
        <w:t>Thesis</w:t>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6C7887AA" w:rsidR="00365A2E" w:rsidRDefault="0072057B" w:rsidP="00365A2E">
      <w:pPr>
        <w:tabs>
          <w:tab w:val="left" w:pos="2160"/>
        </w:tabs>
        <w:contextualSpacing/>
        <w:jc w:val="center"/>
      </w:pPr>
      <w:r>
        <w:t>MASTER</w:t>
      </w:r>
      <w:r w:rsidR="00365A2E">
        <w:t xml:space="preserve"> OF </w:t>
      </w:r>
      <w:r>
        <w:t>SCIENCE</w:t>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0A7AA50E" w:rsidR="00365A2E" w:rsidRDefault="0072057B" w:rsidP="00365A2E">
      <w:pPr>
        <w:tabs>
          <w:tab w:val="left" w:pos="2160"/>
        </w:tabs>
        <w:contextualSpacing/>
        <w:jc w:val="center"/>
      </w:pPr>
      <w:r>
        <w:t>2011</w:t>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105838AF" w:rsidR="00365A2E" w:rsidRDefault="00365A2E" w:rsidP="00365A2E">
      <w:pPr>
        <w:contextualSpacing/>
        <w:jc w:val="center"/>
      </w:pPr>
      <w:r>
        <w:t xml:space="preserve">© </w:t>
      </w:r>
      <w:r w:rsidR="000A6425">
        <w:t>2011</w:t>
      </w:r>
    </w:p>
    <w:p w14:paraId="0671E3EF" w14:textId="2F7EB1DF" w:rsidR="00365A2E" w:rsidRDefault="000A6425" w:rsidP="00365A2E">
      <w:pPr>
        <w:contextualSpacing/>
        <w:jc w:val="center"/>
      </w:pPr>
      <w:r>
        <w:t>CHINMAY KALE</w:t>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021F76D6" w:rsidR="00365A2E" w:rsidRDefault="00475346" w:rsidP="00365A2E">
      <w:pPr>
        <w:contextualSpacing/>
        <w:jc w:val="center"/>
      </w:pPr>
      <w:r>
        <w:t>RESTful INTERFACE TO ONTOLOGY</w:t>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proofErr w:type="gramStart"/>
      <w:r>
        <w:t>by</w:t>
      </w:r>
      <w:proofErr w:type="gramEnd"/>
    </w:p>
    <w:p w14:paraId="33AD6100" w14:textId="77777777" w:rsidR="00365A2E" w:rsidRDefault="00365A2E" w:rsidP="00365A2E">
      <w:pPr>
        <w:contextualSpacing/>
        <w:jc w:val="center"/>
      </w:pPr>
    </w:p>
    <w:p w14:paraId="1D6F07DB" w14:textId="6006846E" w:rsidR="00365A2E" w:rsidRDefault="00475346" w:rsidP="00365A2E">
      <w:pPr>
        <w:contextualSpacing/>
        <w:jc w:val="center"/>
      </w:pPr>
      <w:r>
        <w:t>CHINMAY KALE</w:t>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624B5D0C" w:rsidR="00365A2E" w:rsidRDefault="00365A2E" w:rsidP="00DA5ED2">
      <w:pPr>
        <w:spacing w:line="240" w:lineRule="auto"/>
        <w:contextualSpacing/>
      </w:pPr>
      <w:r>
        <w:tab/>
      </w:r>
      <w:r>
        <w:tab/>
      </w:r>
      <w:r>
        <w:tab/>
      </w:r>
      <w:r>
        <w:tab/>
      </w:r>
      <w:r>
        <w:tab/>
      </w:r>
      <w:r>
        <w:tab/>
        <w:t>Major Professor:</w:t>
      </w:r>
      <w:r>
        <w:tab/>
      </w:r>
      <w:r w:rsidR="00A5420F">
        <w:t xml:space="preserve">Krzysztof J. </w:t>
      </w:r>
      <w:proofErr w:type="spellStart"/>
      <w:r w:rsidR="00A5420F">
        <w:t>Kochut</w:t>
      </w:r>
      <w:proofErr w:type="spellEnd"/>
    </w:p>
    <w:p w14:paraId="57B7D459" w14:textId="4C21B1E2" w:rsidR="00365A2E" w:rsidRDefault="00365A2E" w:rsidP="00DA5ED2">
      <w:pPr>
        <w:spacing w:line="240" w:lineRule="auto"/>
        <w:contextualSpacing/>
      </w:pPr>
      <w:r>
        <w:tab/>
      </w:r>
      <w:r>
        <w:tab/>
      </w:r>
      <w:r>
        <w:tab/>
      </w:r>
      <w:r>
        <w:tab/>
      </w:r>
      <w:r>
        <w:tab/>
      </w:r>
      <w:r>
        <w:tab/>
        <w:t>Committee:</w:t>
      </w:r>
      <w:r>
        <w:tab/>
      </w:r>
      <w:r>
        <w:tab/>
      </w:r>
      <w:r w:rsidR="00A5420F">
        <w:t>John A. Miller</w:t>
      </w:r>
    </w:p>
    <w:p w14:paraId="425A4D6C" w14:textId="51BA13DC" w:rsidR="00365A2E" w:rsidRDefault="00365A2E" w:rsidP="00DA5ED2">
      <w:pPr>
        <w:spacing w:line="240" w:lineRule="auto"/>
        <w:contextualSpacing/>
      </w:pPr>
      <w:r>
        <w:tab/>
      </w:r>
      <w:r>
        <w:tab/>
      </w:r>
      <w:r>
        <w:tab/>
      </w:r>
      <w:r>
        <w:tab/>
      </w:r>
      <w:r>
        <w:tab/>
      </w:r>
      <w:r>
        <w:tab/>
      </w:r>
      <w:r>
        <w:tab/>
      </w:r>
      <w:r>
        <w:tab/>
      </w:r>
      <w:r>
        <w:tab/>
      </w:r>
      <w:r w:rsidR="00A5420F">
        <w:t>William York</w:t>
      </w:r>
    </w:p>
    <w:p w14:paraId="026C34CC" w14:textId="6A98C2E0" w:rsidR="00365A2E" w:rsidRDefault="00365A2E" w:rsidP="00A5420F">
      <w:pPr>
        <w:spacing w:line="240" w:lineRule="auto"/>
        <w:contextualSpacing/>
      </w:pPr>
      <w:r>
        <w:tab/>
      </w:r>
      <w:r>
        <w:tab/>
      </w:r>
      <w:r>
        <w:tab/>
      </w:r>
      <w:r>
        <w:tab/>
      </w:r>
      <w:r>
        <w:tab/>
      </w:r>
      <w:r>
        <w:tab/>
      </w:r>
      <w:r>
        <w:tab/>
      </w:r>
      <w:r>
        <w:tab/>
      </w:r>
      <w:r>
        <w:tab/>
      </w: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7777777" w:rsidR="00365A2E" w:rsidRDefault="004B7C3C" w:rsidP="00DA5ED2">
      <w:pPr>
        <w:spacing w:line="240" w:lineRule="auto"/>
        <w:contextualSpacing/>
      </w:pPr>
      <w:r>
        <w:fldChar w:fldCharType="begin"/>
      </w:r>
      <w:r w:rsidR="00365A2E">
        <w:instrText xml:space="preserve"> MACROBUTTON  AcceptAllChangesInDoc "[May, August, or December]" </w:instrText>
      </w:r>
      <w:r>
        <w:fldChar w:fldCharType="end"/>
      </w:r>
      <w:r w:rsidR="00365A2E">
        <w:t xml:space="preserve"> </w:t>
      </w:r>
      <w:r>
        <w:fldChar w:fldCharType="begin"/>
      </w:r>
      <w:r w:rsidR="00365A2E">
        <w:instrText xml:space="preserve"> MACROBUTTON  AcceptAllChangesInDoc "[Year of Graduation]" </w:instrText>
      </w:r>
      <w:r>
        <w:fldChar w:fldCharType="end"/>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BC9092B" w:rsidR="009A1C8F" w:rsidRDefault="009A1C8F" w:rsidP="009A1C8F">
      <w:pPr>
        <w:contextualSpacing/>
      </w:pPr>
      <w:r>
        <w:tab/>
      </w:r>
      <w:r w:rsidR="005C49F8">
        <w:t>To my parents and loved ones.</w:t>
      </w:r>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73A1D34B" w14:textId="77777777" w:rsidR="009A1C8F" w:rsidRDefault="009A1C8F" w:rsidP="009A1C8F">
      <w:pPr>
        <w:tabs>
          <w:tab w:val="left" w:pos="720"/>
          <w:tab w:val="left" w:pos="1080"/>
          <w:tab w:val="left" w:pos="1440"/>
          <w:tab w:val="right" w:leader="dot" w:pos="9360"/>
        </w:tabs>
        <w:contextualSpacing/>
      </w:pPr>
      <w:r>
        <w:t>LIST OF TABLES</w:t>
      </w:r>
      <w:r>
        <w:tab/>
        <w:t>#</w:t>
      </w:r>
    </w:p>
    <w:p w14:paraId="2233C9B4" w14:textId="77777777" w:rsidR="009A1C8F" w:rsidRDefault="009A1C8F" w:rsidP="009A1C8F">
      <w:pPr>
        <w:tabs>
          <w:tab w:val="left" w:pos="720"/>
          <w:tab w:val="left" w:pos="1080"/>
          <w:tab w:val="left" w:pos="1440"/>
          <w:tab w:val="right" w:leader="dot" w:pos="9360"/>
        </w:tabs>
        <w:contextualSpacing/>
      </w:pPr>
      <w:r>
        <w:t>LIST OF FIGURES</w:t>
      </w:r>
      <w:r>
        <w:tab/>
        <w:t>#</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0CD2AE5F" w:rsidR="009A1C8F" w:rsidRDefault="009A1C8F" w:rsidP="009A1C8F">
      <w:pPr>
        <w:tabs>
          <w:tab w:val="left" w:pos="720"/>
          <w:tab w:val="left" w:pos="1080"/>
          <w:tab w:val="left" w:pos="1440"/>
          <w:tab w:val="right" w:leader="dot" w:pos="9360"/>
        </w:tabs>
        <w:ind w:left="1080" w:hanging="1080"/>
        <w:contextualSpacing/>
      </w:pPr>
      <w:r>
        <w:tab/>
        <w:t>1</w:t>
      </w:r>
      <w:r>
        <w:tab/>
      </w:r>
      <w:r w:rsidR="006D72F5">
        <w:t>INTRODUCTION</w:t>
      </w:r>
      <w:r w:rsidR="006D72F5">
        <w:tab/>
        <w:t>1</w:t>
      </w:r>
    </w:p>
    <w:p w14:paraId="55D71C77" w14:textId="1E133DE7" w:rsidR="009A1C8F" w:rsidRDefault="009A1C8F" w:rsidP="009A1C8F">
      <w:pPr>
        <w:tabs>
          <w:tab w:val="left" w:pos="720"/>
          <w:tab w:val="left" w:pos="1080"/>
          <w:tab w:val="left" w:pos="1440"/>
          <w:tab w:val="right" w:leader="dot" w:pos="9360"/>
        </w:tabs>
        <w:ind w:left="1440" w:hanging="1440"/>
        <w:contextualSpacing/>
      </w:pPr>
      <w:r>
        <w:tab/>
      </w:r>
      <w:r>
        <w:tab/>
      </w:r>
      <w:r>
        <w:tab/>
      </w:r>
      <w:r w:rsidR="006D72F5">
        <w:t>1.1 Semantic Web</w:t>
      </w:r>
      <w:r w:rsidR="006D72F5">
        <w:tab/>
        <w:t>1</w:t>
      </w:r>
    </w:p>
    <w:p w14:paraId="1E5E0097" w14:textId="00314AAD" w:rsidR="009A1C8F" w:rsidRDefault="009A1C8F" w:rsidP="00351591">
      <w:pPr>
        <w:tabs>
          <w:tab w:val="left" w:pos="720"/>
          <w:tab w:val="left" w:pos="1080"/>
          <w:tab w:val="left" w:pos="1440"/>
          <w:tab w:val="right" w:leader="dot" w:pos="9360"/>
        </w:tabs>
        <w:ind w:left="1440" w:hanging="1440"/>
        <w:contextualSpacing/>
      </w:pPr>
      <w:r>
        <w:tab/>
      </w:r>
      <w:r>
        <w:tab/>
      </w:r>
      <w:r>
        <w:tab/>
      </w:r>
      <w:r w:rsidR="00351591">
        <w:t>1.2 Ontologies</w:t>
      </w:r>
      <w:r w:rsidR="00734DFF">
        <w:tab/>
      </w:r>
      <w:r w:rsidR="00351591">
        <w:t>1</w:t>
      </w:r>
    </w:p>
    <w:p w14:paraId="04753FF0" w14:textId="168D3D51" w:rsidR="00351591" w:rsidRDefault="00351591" w:rsidP="00351591">
      <w:pPr>
        <w:tabs>
          <w:tab w:val="left" w:pos="720"/>
          <w:tab w:val="left" w:pos="1080"/>
          <w:tab w:val="left" w:pos="1440"/>
          <w:tab w:val="right" w:leader="dot" w:pos="9360"/>
        </w:tabs>
        <w:ind w:left="1440" w:hanging="1440"/>
        <w:contextualSpacing/>
      </w:pPr>
      <w:r>
        <w:tab/>
      </w:r>
      <w:r>
        <w:tab/>
      </w:r>
      <w:r>
        <w:tab/>
        <w:t>1.3 REST Web Services</w:t>
      </w:r>
      <w:r>
        <w:tab/>
        <w:t>2</w:t>
      </w:r>
    </w:p>
    <w:p w14:paraId="17496844" w14:textId="029D6CF3" w:rsidR="009A1C8F" w:rsidRDefault="009A1C8F" w:rsidP="009A1C8F">
      <w:pPr>
        <w:tabs>
          <w:tab w:val="left" w:pos="720"/>
          <w:tab w:val="left" w:pos="1080"/>
          <w:tab w:val="left" w:pos="1440"/>
          <w:tab w:val="right" w:leader="dot" w:pos="9360"/>
        </w:tabs>
        <w:ind w:left="1080" w:hanging="1080"/>
        <w:contextualSpacing/>
      </w:pPr>
      <w:r>
        <w:tab/>
        <w:t>2</w:t>
      </w:r>
      <w:r>
        <w:tab/>
      </w:r>
      <w:r w:rsidR="00395924">
        <w:t>RELATAED WORK</w:t>
      </w:r>
      <w:r w:rsidR="00395924">
        <w:tab/>
        <w:t>5</w:t>
      </w:r>
    </w:p>
    <w:p w14:paraId="7FD89F44" w14:textId="1913E246" w:rsidR="009A1C8F" w:rsidRDefault="009A1C8F" w:rsidP="009A1C8F">
      <w:pPr>
        <w:tabs>
          <w:tab w:val="left" w:pos="720"/>
          <w:tab w:val="left" w:pos="1080"/>
          <w:tab w:val="left" w:pos="1440"/>
          <w:tab w:val="right" w:leader="dot" w:pos="9360"/>
        </w:tabs>
        <w:ind w:left="1080" w:hanging="1080"/>
        <w:contextualSpacing/>
      </w:pPr>
      <w:r>
        <w:tab/>
        <w:t>3</w:t>
      </w:r>
      <w:r>
        <w:tab/>
      </w:r>
      <w:r w:rsidR="00395924">
        <w:t>SYSTEM DESIGN</w:t>
      </w:r>
      <w:r w:rsidR="00395924">
        <w:tab/>
        <w:t>6</w:t>
      </w:r>
    </w:p>
    <w:p w14:paraId="34630331" w14:textId="5166664D" w:rsidR="009A1C8F" w:rsidRDefault="009A1C8F" w:rsidP="009A1C8F">
      <w:pPr>
        <w:tabs>
          <w:tab w:val="left" w:pos="720"/>
          <w:tab w:val="left" w:pos="1080"/>
          <w:tab w:val="left" w:pos="1440"/>
          <w:tab w:val="right" w:leader="dot" w:pos="9360"/>
        </w:tabs>
        <w:ind w:left="1440" w:hanging="1440"/>
        <w:contextualSpacing/>
      </w:pPr>
      <w:r>
        <w:tab/>
      </w:r>
      <w:r>
        <w:tab/>
      </w:r>
      <w:r>
        <w:tab/>
      </w:r>
      <w:r w:rsidR="00395924">
        <w:t>3.1 Service Layer</w:t>
      </w:r>
      <w:r w:rsidR="00395924">
        <w:tab/>
        <w:t>7</w:t>
      </w:r>
    </w:p>
    <w:p w14:paraId="557E42A5" w14:textId="592BB30F" w:rsidR="009A1C8F" w:rsidRDefault="009A1C8F" w:rsidP="009A1C8F">
      <w:pPr>
        <w:tabs>
          <w:tab w:val="left" w:pos="720"/>
          <w:tab w:val="left" w:pos="1080"/>
          <w:tab w:val="left" w:pos="1440"/>
          <w:tab w:val="right" w:leader="dot" w:pos="9360"/>
        </w:tabs>
        <w:ind w:left="1440" w:hanging="1440"/>
        <w:contextualSpacing/>
      </w:pPr>
      <w:r>
        <w:tab/>
      </w:r>
      <w:r>
        <w:tab/>
      </w:r>
      <w:r>
        <w:tab/>
      </w:r>
      <w:r w:rsidR="00395924">
        <w:t>3.2 Logic Layer</w:t>
      </w:r>
      <w:r w:rsidR="00395924">
        <w:tab/>
        <w:t>9</w:t>
      </w:r>
    </w:p>
    <w:p w14:paraId="67CF9798" w14:textId="00648CB3" w:rsidR="009A1C8F" w:rsidRDefault="009A1C8F" w:rsidP="009A1C8F">
      <w:pPr>
        <w:tabs>
          <w:tab w:val="left" w:pos="720"/>
          <w:tab w:val="left" w:pos="1080"/>
          <w:tab w:val="left" w:pos="1440"/>
          <w:tab w:val="right" w:leader="dot" w:pos="9360"/>
        </w:tabs>
        <w:ind w:left="1440" w:hanging="1440"/>
        <w:contextualSpacing/>
      </w:pPr>
      <w:r>
        <w:tab/>
      </w:r>
      <w:r>
        <w:tab/>
      </w:r>
      <w:r>
        <w:tab/>
      </w:r>
      <w:r w:rsidR="00395924">
        <w:t>3.3 Ontology Layer</w:t>
      </w:r>
      <w:r>
        <w:tab/>
      </w:r>
      <w:r w:rsidR="00395924">
        <w:t>9</w:t>
      </w:r>
    </w:p>
    <w:p w14:paraId="21F79263" w14:textId="5AD4453C" w:rsidR="009A1C8F" w:rsidRDefault="009A1C8F" w:rsidP="009A1C8F">
      <w:pPr>
        <w:tabs>
          <w:tab w:val="left" w:pos="720"/>
          <w:tab w:val="left" w:pos="1080"/>
          <w:tab w:val="left" w:pos="1440"/>
          <w:tab w:val="right" w:leader="dot" w:pos="9360"/>
        </w:tabs>
        <w:ind w:left="1080" w:hanging="1080"/>
        <w:contextualSpacing/>
      </w:pPr>
      <w:r>
        <w:tab/>
        <w:t>4</w:t>
      </w:r>
      <w:r>
        <w:tab/>
      </w:r>
      <w:r w:rsidR="00951091">
        <w:t>IMPLEMENTATION</w:t>
      </w:r>
      <w:r w:rsidR="0032311A">
        <w:tab/>
        <w:t>10</w:t>
      </w:r>
    </w:p>
    <w:p w14:paraId="31B7B695" w14:textId="7F809AC6" w:rsidR="009A1C8F" w:rsidRDefault="009A1C8F" w:rsidP="009A1C8F">
      <w:pPr>
        <w:tabs>
          <w:tab w:val="left" w:pos="720"/>
          <w:tab w:val="left" w:pos="1080"/>
          <w:tab w:val="left" w:pos="1440"/>
          <w:tab w:val="right" w:leader="dot" w:pos="9360"/>
        </w:tabs>
        <w:ind w:left="1440" w:hanging="1440"/>
        <w:contextualSpacing/>
      </w:pPr>
      <w:r>
        <w:tab/>
      </w:r>
      <w:r>
        <w:tab/>
      </w:r>
      <w:r>
        <w:tab/>
      </w:r>
      <w:r w:rsidR="0032311A">
        <w:t>4.1 Ontology Service</w:t>
      </w:r>
      <w:r w:rsidR="0032311A">
        <w:tab/>
        <w:t>11</w:t>
      </w:r>
    </w:p>
    <w:p w14:paraId="6FE44B11" w14:textId="38965C61" w:rsidR="009A1C8F" w:rsidRDefault="009A1C8F" w:rsidP="009A1C8F">
      <w:pPr>
        <w:tabs>
          <w:tab w:val="left" w:pos="720"/>
          <w:tab w:val="left" w:pos="1080"/>
          <w:tab w:val="left" w:pos="1440"/>
          <w:tab w:val="right" w:leader="dot" w:pos="9360"/>
        </w:tabs>
        <w:ind w:left="1440" w:hanging="1440"/>
        <w:contextualSpacing/>
      </w:pPr>
      <w:r>
        <w:tab/>
      </w:r>
      <w:r>
        <w:tab/>
      </w:r>
      <w:r>
        <w:tab/>
      </w:r>
      <w:r w:rsidR="0032311A">
        <w:t>4.2 Schema Service</w:t>
      </w:r>
      <w:r w:rsidR="0032311A">
        <w:tab/>
        <w:t>11</w:t>
      </w:r>
    </w:p>
    <w:p w14:paraId="14A7125E" w14:textId="534E073F" w:rsidR="0032311A" w:rsidRDefault="0032311A" w:rsidP="00C41DC9">
      <w:pPr>
        <w:tabs>
          <w:tab w:val="left" w:pos="720"/>
          <w:tab w:val="left" w:pos="1080"/>
          <w:tab w:val="left" w:pos="1440"/>
          <w:tab w:val="right" w:leader="dot" w:pos="9360"/>
        </w:tabs>
        <w:ind w:left="1440" w:hanging="1440"/>
        <w:contextualSpacing/>
      </w:pPr>
      <w:r>
        <w:tab/>
      </w:r>
      <w:r>
        <w:tab/>
      </w:r>
      <w:r>
        <w:tab/>
        <w:t>4.3 Navigation Service</w:t>
      </w:r>
      <w:r w:rsidR="00655E5C">
        <w:tab/>
        <w:t>32</w:t>
      </w:r>
    </w:p>
    <w:p w14:paraId="45D33967" w14:textId="14101B9E" w:rsidR="00C41DC9" w:rsidRDefault="00C41DC9" w:rsidP="00C41DC9">
      <w:pPr>
        <w:tabs>
          <w:tab w:val="left" w:pos="720"/>
          <w:tab w:val="left" w:pos="1080"/>
          <w:tab w:val="left" w:pos="1440"/>
          <w:tab w:val="right" w:leader="dot" w:pos="9360"/>
        </w:tabs>
        <w:ind w:left="1440" w:hanging="1440"/>
        <w:contextualSpacing/>
      </w:pPr>
      <w:r>
        <w:tab/>
      </w:r>
      <w:r>
        <w:tab/>
      </w:r>
      <w:r>
        <w:tab/>
        <w:t>4.4 SPARQL Query Service</w:t>
      </w:r>
      <w:r>
        <w:tab/>
        <w:t>35</w:t>
      </w:r>
    </w:p>
    <w:p w14:paraId="526D4A96" w14:textId="77777777" w:rsidR="00C41DC9" w:rsidRDefault="00C41DC9" w:rsidP="009A1C8F">
      <w:pPr>
        <w:tabs>
          <w:tab w:val="left" w:pos="720"/>
          <w:tab w:val="left" w:pos="1080"/>
          <w:tab w:val="left" w:pos="1440"/>
          <w:tab w:val="right" w:leader="dot" w:pos="9360"/>
        </w:tabs>
        <w:ind w:left="1440" w:hanging="1440"/>
        <w:contextualSpacing/>
      </w:pPr>
    </w:p>
    <w:p w14:paraId="2420BC52" w14:textId="77777777" w:rsidR="009A1C8F" w:rsidRDefault="009A1C8F" w:rsidP="009A1C8F">
      <w:pPr>
        <w:tabs>
          <w:tab w:val="left" w:pos="720"/>
          <w:tab w:val="left" w:pos="1080"/>
          <w:tab w:val="left" w:pos="1440"/>
          <w:tab w:val="right" w:leader="dot" w:pos="9360"/>
        </w:tabs>
        <w:ind w:left="1080" w:hanging="1080"/>
        <w:contextualSpacing/>
      </w:pPr>
      <w:r>
        <w:lastRenderedPageBreak/>
        <w:tab/>
        <w:t>5</w:t>
      </w:r>
      <w:r>
        <w:tab/>
      </w:r>
      <w:r w:rsidR="004B7C3C">
        <w:fldChar w:fldCharType="begin"/>
      </w:r>
      <w:r>
        <w:instrText xml:space="preserve"> MACROBUTTON  AcceptAllChangesInDoc "[Click here and type CHAPTER TITLE]" </w:instrText>
      </w:r>
      <w:r w:rsidR="004B7C3C">
        <w:fldChar w:fldCharType="end"/>
      </w:r>
      <w:r>
        <w:tab/>
        <w:t>#</w:t>
      </w:r>
    </w:p>
    <w:p w14:paraId="16E5540F"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D674C0"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C49D78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7DDE733"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FB8037" w14:textId="77777777" w:rsidR="009A1C8F" w:rsidRDefault="009A1C8F" w:rsidP="009A1C8F">
      <w:pPr>
        <w:tabs>
          <w:tab w:val="left" w:pos="720"/>
          <w:tab w:val="left" w:pos="1080"/>
          <w:tab w:val="left" w:pos="1440"/>
          <w:tab w:val="right" w:leader="dot" w:pos="9360"/>
        </w:tabs>
        <w:ind w:left="1080" w:hanging="1080"/>
        <w:contextualSpacing/>
      </w:pPr>
      <w:r>
        <w:tab/>
        <w:t>6</w:t>
      </w:r>
      <w:r>
        <w:tab/>
      </w:r>
      <w:r w:rsidR="004B7C3C">
        <w:fldChar w:fldCharType="begin"/>
      </w:r>
      <w:r>
        <w:instrText xml:space="preserve"> MACROBUTTON  AcceptAllChangesInDoc "[Click here and type CHAPTER TITLE]" </w:instrText>
      </w:r>
      <w:r w:rsidR="004B7C3C">
        <w:fldChar w:fldCharType="end"/>
      </w:r>
      <w:r>
        <w:tab/>
        <w:t>#</w:t>
      </w:r>
    </w:p>
    <w:p w14:paraId="2972C56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30AD668"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41D02827" w14:textId="77777777" w:rsidR="009A1C8F" w:rsidRDefault="009A1C8F" w:rsidP="009A1C8F">
      <w:pPr>
        <w:tabs>
          <w:tab w:val="left" w:pos="720"/>
          <w:tab w:val="left" w:pos="1080"/>
          <w:tab w:val="left" w:pos="1440"/>
          <w:tab w:val="right" w:leader="dot" w:pos="9360"/>
        </w:tabs>
        <w:ind w:left="1080" w:hanging="1080"/>
        <w:contextualSpacing/>
      </w:pPr>
      <w:r>
        <w:tab/>
        <w:t>7</w:t>
      </w:r>
      <w:r>
        <w:tab/>
      </w:r>
      <w:r w:rsidR="004B7C3C">
        <w:fldChar w:fldCharType="begin"/>
      </w:r>
      <w:r>
        <w:instrText xml:space="preserve"> MACROBUTTON  AcceptAllChangesInDoc "[Click here and type CHAPTER TITLE]" </w:instrText>
      </w:r>
      <w:r w:rsidR="004B7C3C">
        <w:fldChar w:fldCharType="end"/>
      </w:r>
      <w:r>
        <w:tab/>
        <w:t>#</w:t>
      </w:r>
    </w:p>
    <w:p w14:paraId="69A127DF" w14:textId="77777777" w:rsidR="009A1C8F" w:rsidRDefault="009A1C8F" w:rsidP="009A1C8F">
      <w:pPr>
        <w:tabs>
          <w:tab w:val="left" w:pos="720"/>
          <w:tab w:val="left" w:pos="1080"/>
          <w:tab w:val="left" w:pos="1440"/>
          <w:tab w:val="right" w:leader="dot" w:pos="9360"/>
        </w:tabs>
      </w:pPr>
      <w:r>
        <w:t>REFERENCES</w:t>
      </w:r>
      <w:r>
        <w:tab/>
        <w:t>#</w:t>
      </w:r>
    </w:p>
    <w:p w14:paraId="66838FB1" w14:textId="77777777" w:rsidR="009A1C8F" w:rsidRDefault="009A1C8F" w:rsidP="009A1C8F">
      <w:pPr>
        <w:tabs>
          <w:tab w:val="left" w:pos="720"/>
          <w:tab w:val="left" w:pos="1080"/>
          <w:tab w:val="left" w:pos="1440"/>
          <w:tab w:val="right" w:leader="dot" w:pos="9360"/>
        </w:tabs>
      </w:pPr>
      <w:r>
        <w:t>APPENDICES</w:t>
      </w:r>
    </w:p>
    <w:p w14:paraId="602C78E7" w14:textId="77777777" w:rsidR="009A1C8F" w:rsidRDefault="009A1C8F" w:rsidP="009A1C8F">
      <w:pPr>
        <w:tabs>
          <w:tab w:val="left" w:pos="720"/>
          <w:tab w:val="left" w:pos="1080"/>
          <w:tab w:val="left" w:pos="1440"/>
          <w:tab w:val="right" w:leader="dot" w:pos="9360"/>
        </w:tabs>
      </w:pPr>
      <w:r>
        <w:tab/>
        <w:t>A</w:t>
      </w:r>
      <w:r>
        <w:tab/>
      </w:r>
      <w:r w:rsidR="004B7C3C">
        <w:fldChar w:fldCharType="begin"/>
      </w:r>
      <w:r>
        <w:instrText xml:space="preserve"> MACROBUTTON  AcceptAllChangesInDoc "[Click here and type APPENDIX TITLE]" </w:instrText>
      </w:r>
      <w:r w:rsidR="004B7C3C">
        <w:fldChar w:fldCharType="end"/>
      </w:r>
      <w:r>
        <w:tab/>
        <w:t>#</w:t>
      </w:r>
    </w:p>
    <w:p w14:paraId="25271C92" w14:textId="77777777" w:rsidR="009A1C8F" w:rsidRDefault="009A1C8F" w:rsidP="009A1C8F">
      <w:pPr>
        <w:tabs>
          <w:tab w:val="left" w:pos="720"/>
          <w:tab w:val="left" w:pos="1080"/>
          <w:tab w:val="left" w:pos="1440"/>
          <w:tab w:val="right" w:leader="dot" w:pos="9360"/>
        </w:tabs>
      </w:pPr>
      <w:r>
        <w:tab/>
        <w:t>B</w:t>
      </w:r>
      <w:r>
        <w:tab/>
      </w:r>
      <w:r w:rsidR="004B7C3C">
        <w:fldChar w:fldCharType="begin"/>
      </w:r>
      <w:r>
        <w:instrText xml:space="preserve"> MACROBUTTON  AcceptAllChangesInDoc "[Click here and type APPENDIX TITLE]" </w:instrText>
      </w:r>
      <w:r w:rsidR="004B7C3C">
        <w:fldChar w:fldCharType="end"/>
      </w:r>
      <w:r>
        <w:tab/>
        <w:t>#</w:t>
      </w:r>
    </w:p>
    <w:p w14:paraId="687FE108" w14:textId="77777777" w:rsidR="009A1C8F" w:rsidRDefault="009A1C8F" w:rsidP="009A1C8F">
      <w:pPr>
        <w:tabs>
          <w:tab w:val="left" w:pos="720"/>
          <w:tab w:val="left" w:pos="1080"/>
          <w:tab w:val="left" w:pos="1440"/>
          <w:tab w:val="right" w:leader="dot" w:pos="9360"/>
        </w:tabs>
      </w:pPr>
      <w:r>
        <w:tab/>
        <w:t>C</w:t>
      </w:r>
      <w:r>
        <w:tab/>
      </w:r>
      <w:r w:rsidR="004B7C3C">
        <w:fldChar w:fldCharType="begin"/>
      </w:r>
      <w:r>
        <w:instrText xml:space="preserve"> MACROBUTTON  AcceptAllChangesInDoc "[Click here and type APPENDIX TITLE]" </w:instrText>
      </w:r>
      <w:r w:rsidR="004B7C3C">
        <w:fldChar w:fldCharType="end"/>
      </w:r>
      <w:r>
        <w:tab/>
        <w:t>#</w:t>
      </w:r>
    </w:p>
    <w:p w14:paraId="0CE8E180" w14:textId="77777777" w:rsidR="009A1C8F" w:rsidRDefault="009A1C8F">
      <w:r>
        <w:br w:type="page"/>
      </w:r>
    </w:p>
    <w:p w14:paraId="5D1FAD10" w14:textId="77777777" w:rsidR="009A1C8F" w:rsidRDefault="009A1C8F" w:rsidP="009A1C8F">
      <w:pPr>
        <w:tabs>
          <w:tab w:val="left" w:pos="720"/>
          <w:tab w:val="left" w:pos="1080"/>
          <w:tab w:val="left" w:pos="1440"/>
          <w:tab w:val="right" w:leader="dot" w:pos="9360"/>
        </w:tabs>
        <w:jc w:val="center"/>
      </w:pPr>
    </w:p>
    <w:p w14:paraId="233F162E" w14:textId="77777777" w:rsidR="009A1C8F" w:rsidRDefault="009A1C8F" w:rsidP="009A1C8F">
      <w:pPr>
        <w:tabs>
          <w:tab w:val="left" w:pos="720"/>
          <w:tab w:val="left" w:pos="1080"/>
          <w:tab w:val="left" w:pos="1440"/>
          <w:tab w:val="right" w:leader="dot" w:pos="9360"/>
        </w:tabs>
        <w:jc w:val="center"/>
      </w:pPr>
    </w:p>
    <w:p w14:paraId="4642B49C" w14:textId="77777777" w:rsidR="009A1C8F" w:rsidRDefault="009A1C8F" w:rsidP="009A1C8F">
      <w:pPr>
        <w:tabs>
          <w:tab w:val="left" w:pos="720"/>
          <w:tab w:val="left" w:pos="1080"/>
          <w:tab w:val="left" w:pos="1440"/>
          <w:tab w:val="right" w:leader="dot" w:pos="9360"/>
        </w:tabs>
        <w:jc w:val="center"/>
      </w:pPr>
      <w:r>
        <w:t>LIST OF TABLES</w:t>
      </w:r>
    </w:p>
    <w:p w14:paraId="08178C9B" w14:textId="77777777" w:rsidR="009A1C8F" w:rsidRDefault="009A1C8F" w:rsidP="009A1C8F">
      <w:pPr>
        <w:tabs>
          <w:tab w:val="left" w:pos="720"/>
          <w:tab w:val="left" w:pos="1080"/>
          <w:tab w:val="left" w:pos="1440"/>
          <w:tab w:val="right" w:leader="dot" w:pos="9360"/>
        </w:tabs>
        <w:jc w:val="right"/>
      </w:pPr>
      <w:r>
        <w:t>Page</w:t>
      </w:r>
    </w:p>
    <w:p w14:paraId="0A79D82D" w14:textId="77777777" w:rsidR="009A1C8F" w:rsidRDefault="009A1C8F" w:rsidP="009A1C8F">
      <w:pPr>
        <w:tabs>
          <w:tab w:val="left" w:pos="720"/>
          <w:tab w:val="left" w:pos="1080"/>
          <w:tab w:val="left" w:pos="1440"/>
          <w:tab w:val="right" w:leader="dot" w:pos="9360"/>
        </w:tabs>
        <w:ind w:left="720" w:hanging="720"/>
      </w:pPr>
      <w:r>
        <w:t xml:space="preserve">Table 1: </w:t>
      </w:r>
      <w:r w:rsidR="004B7C3C">
        <w:fldChar w:fldCharType="begin"/>
      </w:r>
      <w:r>
        <w:instrText xml:space="preserve"> MACROBUTTON  AcceptAllChangesInDoc "[Click here and type table title]" </w:instrText>
      </w:r>
      <w:r w:rsidR="004B7C3C">
        <w:fldChar w:fldCharType="end"/>
      </w:r>
      <w:r>
        <w:tab/>
        <w:t>#</w:t>
      </w:r>
    </w:p>
    <w:p w14:paraId="7F66DCDB" w14:textId="77777777" w:rsidR="009A1C8F" w:rsidRDefault="009A1C8F" w:rsidP="009A1C8F">
      <w:pPr>
        <w:tabs>
          <w:tab w:val="left" w:pos="720"/>
          <w:tab w:val="left" w:pos="1080"/>
          <w:tab w:val="left" w:pos="1440"/>
          <w:tab w:val="right" w:leader="dot" w:pos="9360"/>
        </w:tabs>
        <w:ind w:left="720" w:hanging="720"/>
      </w:pPr>
      <w:r>
        <w:t xml:space="preserve">Table 2: </w:t>
      </w:r>
      <w:r w:rsidR="004B7C3C">
        <w:fldChar w:fldCharType="begin"/>
      </w:r>
      <w:r>
        <w:instrText xml:space="preserve"> MACROBUTTON  AcceptAllChangesInDoc "[Click here and type table title]" </w:instrText>
      </w:r>
      <w:r w:rsidR="004B7C3C">
        <w:fldChar w:fldCharType="end"/>
      </w:r>
      <w:r>
        <w:tab/>
        <w:t>#</w:t>
      </w:r>
    </w:p>
    <w:p w14:paraId="2833CBB3" w14:textId="77777777" w:rsidR="009A1C8F" w:rsidRDefault="009A1C8F" w:rsidP="009A1C8F">
      <w:pPr>
        <w:tabs>
          <w:tab w:val="left" w:pos="720"/>
          <w:tab w:val="left" w:pos="1080"/>
          <w:tab w:val="left" w:pos="1440"/>
          <w:tab w:val="right" w:leader="dot" w:pos="9360"/>
        </w:tabs>
        <w:ind w:left="720" w:hanging="720"/>
      </w:pPr>
      <w:r>
        <w:t xml:space="preserve">Table 3: </w:t>
      </w:r>
      <w:r w:rsidR="004B7C3C">
        <w:fldChar w:fldCharType="begin"/>
      </w:r>
      <w:r>
        <w:instrText xml:space="preserve"> MACROBUTTON  AcceptAllChangesInDoc "[Click here and type table title]" </w:instrText>
      </w:r>
      <w:r w:rsidR="004B7C3C">
        <w:fldChar w:fldCharType="end"/>
      </w:r>
      <w:r>
        <w:tab/>
        <w:t>#</w:t>
      </w:r>
    </w:p>
    <w:p w14:paraId="661A5B88" w14:textId="77777777" w:rsidR="009A1C8F" w:rsidRDefault="009A1C8F" w:rsidP="009A1C8F">
      <w:pPr>
        <w:tabs>
          <w:tab w:val="left" w:pos="720"/>
          <w:tab w:val="left" w:pos="1080"/>
          <w:tab w:val="left" w:pos="1440"/>
          <w:tab w:val="right" w:leader="dot" w:pos="9360"/>
        </w:tabs>
        <w:ind w:left="720" w:hanging="720"/>
      </w:pPr>
      <w:r>
        <w:t xml:space="preserve">Table 4: </w:t>
      </w:r>
      <w:r w:rsidR="004B7C3C">
        <w:fldChar w:fldCharType="begin"/>
      </w:r>
      <w:r>
        <w:instrText xml:space="preserve"> MACROBUTTON  AcceptAllChangesInDoc "[Click here and type table title]" </w:instrText>
      </w:r>
      <w:r w:rsidR="004B7C3C">
        <w:fldChar w:fldCharType="end"/>
      </w:r>
      <w:r>
        <w:tab/>
        <w:t>#</w:t>
      </w:r>
    </w:p>
    <w:p w14:paraId="1C365184" w14:textId="77777777" w:rsidR="009A1C8F" w:rsidRDefault="009A1C8F" w:rsidP="009A1C8F">
      <w:pPr>
        <w:tabs>
          <w:tab w:val="left" w:pos="720"/>
          <w:tab w:val="left" w:pos="1080"/>
          <w:tab w:val="left" w:pos="1440"/>
          <w:tab w:val="right" w:leader="dot" w:pos="9360"/>
        </w:tabs>
        <w:ind w:left="720" w:hanging="720"/>
      </w:pPr>
      <w:r>
        <w:t xml:space="preserve">Table x: </w:t>
      </w:r>
      <w:r w:rsidR="004B7C3C">
        <w:fldChar w:fldCharType="begin"/>
      </w:r>
      <w:r>
        <w:instrText xml:space="preserve"> MACROBUTTON  AcceptAllChangesInDoc "[Click here and type table title]" </w:instrText>
      </w:r>
      <w:r w:rsidR="004B7C3C">
        <w:fldChar w:fldCharType="end"/>
      </w:r>
      <w:r>
        <w:tab/>
        <w:t>#</w:t>
      </w:r>
    </w:p>
    <w:p w14:paraId="6AE1F803" w14:textId="77777777" w:rsidR="009A1C8F" w:rsidRDefault="009A1C8F">
      <w:r>
        <w:br w:type="page"/>
      </w: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7777777" w:rsidR="009A1C8F" w:rsidRDefault="009A1C8F" w:rsidP="009A1C8F">
      <w:pPr>
        <w:tabs>
          <w:tab w:val="left" w:pos="720"/>
          <w:tab w:val="left" w:pos="1080"/>
          <w:tab w:val="left" w:pos="1440"/>
          <w:tab w:val="right" w:leader="dot" w:pos="9360"/>
        </w:tabs>
        <w:ind w:left="720" w:hanging="720"/>
      </w:pPr>
      <w:r>
        <w:t xml:space="preserve">Figure 1: </w:t>
      </w:r>
      <w:r w:rsidR="004B7C3C">
        <w:fldChar w:fldCharType="begin"/>
      </w:r>
      <w:r>
        <w:instrText xml:space="preserve"> MACROBUTTON  AcceptAllChangesInDoc "Click here and type figure title.]" </w:instrText>
      </w:r>
      <w:r w:rsidR="004B7C3C">
        <w:fldChar w:fldCharType="end"/>
      </w:r>
      <w:r>
        <w:tab/>
        <w:t>#</w:t>
      </w:r>
    </w:p>
    <w:p w14:paraId="234C3A0F" w14:textId="77777777" w:rsidR="009A1C8F" w:rsidRDefault="009A1C8F" w:rsidP="009A1C8F">
      <w:pPr>
        <w:tabs>
          <w:tab w:val="left" w:pos="720"/>
          <w:tab w:val="left" w:pos="1080"/>
          <w:tab w:val="left" w:pos="1440"/>
          <w:tab w:val="right" w:leader="dot" w:pos="9360"/>
        </w:tabs>
        <w:ind w:left="720" w:hanging="720"/>
      </w:pPr>
      <w:r>
        <w:t xml:space="preserve">Figure 2: </w:t>
      </w:r>
      <w:r w:rsidR="004B7C3C">
        <w:fldChar w:fldCharType="begin"/>
      </w:r>
      <w:r>
        <w:instrText xml:space="preserve"> MACROBUTTON  AcceptAllChangesInDoc "Click here and type figure title.]" </w:instrText>
      </w:r>
      <w:r w:rsidR="004B7C3C">
        <w:fldChar w:fldCharType="end"/>
      </w:r>
      <w:r>
        <w:tab/>
        <w:t>#</w:t>
      </w:r>
    </w:p>
    <w:p w14:paraId="3E5C0D9E" w14:textId="77777777" w:rsidR="009A1C8F" w:rsidRDefault="009A1C8F" w:rsidP="009A1C8F">
      <w:pPr>
        <w:tabs>
          <w:tab w:val="left" w:pos="720"/>
          <w:tab w:val="left" w:pos="1080"/>
          <w:tab w:val="left" w:pos="1440"/>
          <w:tab w:val="right" w:leader="dot" w:pos="9360"/>
        </w:tabs>
        <w:ind w:left="720" w:hanging="720"/>
      </w:pPr>
      <w:r>
        <w:t xml:space="preserve">Figure 3: </w:t>
      </w:r>
      <w:r w:rsidR="004B7C3C">
        <w:fldChar w:fldCharType="begin"/>
      </w:r>
      <w:r>
        <w:instrText xml:space="preserve"> MACROBUTTON  AcceptAllChangesInDoc "Click here and type figure title.]" </w:instrText>
      </w:r>
      <w:r w:rsidR="004B7C3C">
        <w:fldChar w:fldCharType="end"/>
      </w:r>
      <w:r>
        <w:tab/>
        <w:t>#</w:t>
      </w:r>
    </w:p>
    <w:p w14:paraId="6C833AC4" w14:textId="77777777" w:rsidR="009A1C8F" w:rsidRDefault="009A1C8F" w:rsidP="009A1C8F">
      <w:pPr>
        <w:tabs>
          <w:tab w:val="left" w:pos="720"/>
          <w:tab w:val="left" w:pos="1080"/>
          <w:tab w:val="left" w:pos="1440"/>
          <w:tab w:val="right" w:leader="dot" w:pos="9360"/>
        </w:tabs>
        <w:ind w:left="720" w:hanging="720"/>
      </w:pPr>
      <w:r>
        <w:t xml:space="preserve">Figure 4: </w:t>
      </w:r>
      <w:r w:rsidR="004B7C3C">
        <w:fldChar w:fldCharType="begin"/>
      </w:r>
      <w:r>
        <w:instrText xml:space="preserve"> MACROBUTTON  AcceptAllChangesInDoc "Click here and type figure title.]" </w:instrText>
      </w:r>
      <w:r w:rsidR="004B7C3C">
        <w:fldChar w:fldCharType="end"/>
      </w:r>
      <w:r>
        <w:tab/>
        <w:t>#</w:t>
      </w:r>
    </w:p>
    <w:p w14:paraId="01725F47" w14:textId="77777777" w:rsidR="009A1C8F" w:rsidRDefault="009A1C8F" w:rsidP="009A1C8F">
      <w:pPr>
        <w:tabs>
          <w:tab w:val="left" w:pos="720"/>
          <w:tab w:val="left" w:pos="1080"/>
          <w:tab w:val="left" w:pos="1440"/>
          <w:tab w:val="right" w:leader="dot" w:pos="9360"/>
        </w:tabs>
        <w:ind w:left="720" w:hanging="720"/>
      </w:pPr>
      <w:r>
        <w:t xml:space="preserve">Figure x: </w:t>
      </w:r>
      <w:r w:rsidR="004B7C3C">
        <w:fldChar w:fldCharType="begin"/>
      </w:r>
      <w:r>
        <w:instrText xml:space="preserve"> MACROBUTTON  AcceptAllChangesInDoc "Click here and type figure title.]" </w:instrText>
      </w:r>
      <w:r w:rsidR="004B7C3C">
        <w:fldChar w:fldCharType="end"/>
      </w:r>
      <w:r>
        <w:tab/>
        <w:t>#</w:t>
      </w:r>
    </w:p>
    <w:p w14:paraId="1BBDD3D4" w14:textId="77777777" w:rsidR="009A1C8F" w:rsidRDefault="009A1C8F" w:rsidP="009A1C8F">
      <w:pPr>
        <w:tabs>
          <w:tab w:val="left" w:pos="720"/>
          <w:tab w:val="left" w:pos="1080"/>
          <w:tab w:val="left" w:pos="1440"/>
          <w:tab w:val="right" w:leader="dot" w:pos="9360"/>
        </w:tabs>
      </w:pP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1C042ABF" w:rsidR="003B3DBC" w:rsidRPr="003B3DBC" w:rsidRDefault="003B3DBC" w:rsidP="000D2BF2">
      <w:pPr>
        <w:jc w:val="both"/>
      </w:pPr>
      <w:r w:rsidRPr="003B3DBC">
        <w:t xml:space="preserve">In the World Wide Web (www) a web page can be accessed by its Uniform Resource Locator (URL) through the hypertext transfer protocol (HTTP). Most of the resources on the www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Pr="003B3DBC">
        <w:t xml:space="preserve"> syntax makes the content easy to process the information while making it more amenable to exchange between heterogeneous applications. The semantic web can be thought of as a huge graph where resources are connected to other resources through meaningful edges. </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77777777" w:rsidR="00510EE8" w:rsidRDefault="00510EE8" w:rsidP="00293AEA">
      <w:pPr>
        <w:pStyle w:val="ListParagraph"/>
        <w:ind w:left="405"/>
      </w:pPr>
      <w:r>
        <w:t>There can be different ways in which semantics can be added to information. Ranked from the weakest formalisms to the strongest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lastRenderedPageBreak/>
        <w:t>Taxonomies</w:t>
      </w:r>
    </w:p>
    <w:p w14:paraId="2C737802" w14:textId="09C16578" w:rsidR="00510EE8" w:rsidRDefault="00510EE8" w:rsidP="00510EE8">
      <w:pPr>
        <w:pStyle w:val="ListParagraph"/>
        <w:ind w:left="1125"/>
      </w:pPr>
      <w:r>
        <w:t>Taxonomy is a controlled vocabulary with relations like “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22136728" w14:textId="37B21924" w:rsidR="000F3565" w:rsidRDefault="00510EE8" w:rsidP="004641D6">
      <w:pPr>
        <w:pStyle w:val="ListParagraph"/>
        <w:ind w:left="1125"/>
      </w:pPr>
      <w:r>
        <w:t xml:space="preserve">A Thesaurus adds to </w:t>
      </w:r>
      <w:r w:rsidR="00712B32">
        <w:t>taxonomy</w:t>
      </w:r>
      <w:r>
        <w:t xml:space="preserve"> by giving the ability to state if two terms are equivalent, homographic or associative [NISO, 2005]</w:t>
      </w:r>
    </w:p>
    <w:p w14:paraId="11ACA85A" w14:textId="77777777" w:rsidR="00510EE8" w:rsidRDefault="00510EE8" w:rsidP="00510EE8">
      <w:pPr>
        <w:pStyle w:val="ListParagraph"/>
        <w:numPr>
          <w:ilvl w:val="0"/>
          <w:numId w:val="9"/>
        </w:numPr>
        <w:spacing w:after="200" w:line="276" w:lineRule="auto"/>
      </w:pPr>
      <w:r>
        <w:t>Ontologies</w:t>
      </w:r>
    </w:p>
    <w:p w14:paraId="5AB88887" w14:textId="6B703AD6"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sidR="00086A11">
        <w:rPr>
          <w:rFonts w:cstheme="minorHAnsi"/>
          <w:iCs/>
          <w:color w:val="000000"/>
          <w:shd w:val="clear" w:color="auto" w:fill="FFFFFF"/>
        </w:rPr>
        <w:t xml:space="preserve"> </w:t>
      </w:r>
      <w:r w:rsidR="00086A11">
        <w:rPr>
          <w:rFonts w:cstheme="minorHAnsi"/>
          <w:iCs/>
          <w:color w:val="000000"/>
          <w:shd w:val="clear" w:color="auto" w:fill="FFFFFF"/>
        </w:rPr>
        <w:fldChar w:fldCharType="begin"/>
      </w:r>
      <w:r w:rsidR="00086A11">
        <w:rPr>
          <w:rFonts w:cstheme="minorHAnsi"/>
          <w:iCs/>
          <w:color w:val="000000"/>
          <w:shd w:val="clear" w:color="auto" w:fill="FFFFFF"/>
        </w:rPr>
        <w:instrText xml:space="preserve"> ADDIN EN.CITE &lt;EndNote&gt;&lt;Cite&gt;&lt;Author&gt;Gruber&lt;/Author&gt;&lt;Year&gt;1993&lt;/Year&gt;&lt;RecNum&gt;24&lt;/RecNum&gt;&lt;DisplayText&gt;[1]&lt;/DisplayText&gt;&lt;record&gt;&lt;rec-number&gt;24&lt;/rec-number&gt;&lt;foreign-keys&gt;&lt;key app="EN" db-id="s0da0vvzexxt5letx2ixxwtisvdzfzax0ft2"&gt;24&lt;/key&gt;&lt;/foreign-keys&gt;&lt;ref-type name="Journal Article"&gt;17&lt;/ref-type&gt;&lt;contributors&gt;&lt;authors&gt;&lt;author&gt;Gruber, T.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00086A11">
        <w:rPr>
          <w:rFonts w:cstheme="minorHAnsi"/>
          <w:iCs/>
          <w:color w:val="000000"/>
          <w:shd w:val="clear" w:color="auto" w:fill="FFFFFF"/>
        </w:rPr>
        <w:fldChar w:fldCharType="separate"/>
      </w:r>
      <w:r w:rsidR="00086A11">
        <w:rPr>
          <w:rFonts w:cstheme="minorHAnsi"/>
          <w:iCs/>
          <w:noProof/>
          <w:color w:val="000000"/>
          <w:shd w:val="clear" w:color="auto" w:fill="FFFFFF"/>
        </w:rPr>
        <w:t>[</w:t>
      </w:r>
      <w:hyperlink w:anchor="_ENREF_1" w:tooltip="Gruber, 1993 #24" w:history="1">
        <w:r w:rsidR="007E252E">
          <w:rPr>
            <w:rFonts w:cstheme="minorHAnsi"/>
            <w:iCs/>
            <w:noProof/>
            <w:color w:val="000000"/>
            <w:shd w:val="clear" w:color="auto" w:fill="FFFFFF"/>
          </w:rPr>
          <w:t>1</w:t>
        </w:r>
      </w:hyperlink>
      <w:r w:rsidR="00086A11">
        <w:rPr>
          <w:rFonts w:cstheme="minorHAnsi"/>
          <w:iCs/>
          <w:noProof/>
          <w:color w:val="000000"/>
          <w:shd w:val="clear" w:color="auto" w:fill="FFFFFF"/>
        </w:rPr>
        <w:t>]</w:t>
      </w:r>
      <w:r w:rsidR="00086A11">
        <w:rPr>
          <w:rFonts w:cstheme="minorHAnsi"/>
          <w:iCs/>
          <w:color w:val="000000"/>
          <w:shd w:val="clear" w:color="auto" w:fill="FFFFFF"/>
        </w:rPr>
        <w:fldChar w:fldCharType="end"/>
      </w:r>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Ontologies represent shared domain-specific knowledge, which can be shared between machines and people. Ontologies can be expressed in increasingly expressive languages l</w:t>
      </w:r>
      <w:r w:rsidR="00F31E71">
        <w:t xml:space="preserve">ike: RDF-Schema </w:t>
      </w:r>
      <w:r w:rsidR="00F31E71">
        <w:fldChar w:fldCharType="begin"/>
      </w:r>
      <w:r w:rsidR="00086A11">
        <w:instrText xml:space="preserve"> ADDIN EN.CITE &lt;EndNote&gt;&lt;Cite&gt;&lt;Author&gt;Brickley&lt;/Author&gt;&lt;Year&gt;2000&lt;/Year&gt;&lt;RecNum&gt;4&lt;/RecNum&gt;&lt;DisplayText&gt;[2]&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086A11">
        <w:rPr>
          <w:noProof/>
        </w:rPr>
        <w:t>[</w:t>
      </w:r>
      <w:hyperlink w:anchor="_ENREF_2" w:tooltip="Brickley, 2000 #4" w:history="1">
        <w:r w:rsidR="007E252E">
          <w:rPr>
            <w:noProof/>
          </w:rPr>
          <w:t>2</w:t>
        </w:r>
      </w:hyperlink>
      <w:r w:rsidR="00086A11">
        <w:rPr>
          <w:noProof/>
        </w:rPr>
        <w:t>]</w:t>
      </w:r>
      <w:r w:rsidR="00F31E71">
        <w:fldChar w:fldCharType="end"/>
      </w:r>
      <w:r>
        <w:t>, Web Ontology</w:t>
      </w:r>
      <w:r w:rsidR="004641D6">
        <w:t xml:space="preserve"> Language (OWL) </w:t>
      </w:r>
      <w:r w:rsidR="004641D6">
        <w:fldChar w:fldCharType="begin"/>
      </w:r>
      <w:r w:rsidR="004641D6">
        <w:instrText xml:space="preserve"> ADDIN EN.CITE &lt;EndNote&gt;&lt;Cite&gt;&lt;Author&gt;McGuinness&lt;/Author&gt;&lt;Year&gt;2004&lt;/Year&gt;&lt;RecNum&gt;25&lt;/RecNum&gt;&lt;DisplayText&gt;[3]&lt;/DisplayText&gt;&lt;record&gt;&lt;rec-number&gt;25&lt;/rec-number&gt;&lt;foreign-keys&gt;&lt;key app="EN" db-id="s0da0vvzexxt5letx2ixxwtisvdzfzax0ft2"&gt;25&lt;/key&gt;&lt;/foreign-keys&gt;&lt;ref-type name="Journal Article"&gt;17&lt;/ref-type&gt;&lt;contributors&gt;&lt;authors&gt;&lt;author&gt;McGuinness, D.L.&lt;/author&gt;&lt;author&gt;Van Harmelen, F.&lt;/author&gt;&lt;/authors&gt;&lt;/contributors&gt;&lt;titles&gt;&lt;title&gt;OWL web ontology language overview&lt;/title&gt;&lt;secondary-title&gt;W3C recommendation&lt;/secondary-title&gt;&lt;/titles&gt;&lt;periodical&gt;&lt;full-title&gt;W3C recommendation&lt;/full-title&gt;&lt;/periodical&gt;&lt;pages&gt;2004-03&lt;/pages&gt;&lt;volume&gt;10&lt;/volume&gt;&lt;dates&gt;&lt;year&gt;2004&lt;/year&gt;&lt;/dates&gt;&lt;urls&gt;&lt;/urls&gt;&lt;/record&gt;&lt;/Cite&gt;&lt;/EndNote&gt;</w:instrText>
      </w:r>
      <w:r w:rsidR="004641D6">
        <w:fldChar w:fldCharType="separate"/>
      </w:r>
      <w:r w:rsidR="004641D6">
        <w:rPr>
          <w:noProof/>
        </w:rPr>
        <w:t>[</w:t>
      </w:r>
      <w:hyperlink w:anchor="_ENREF_3" w:tooltip="McGuinness, 2004 #25" w:history="1">
        <w:r w:rsidR="007E252E">
          <w:rPr>
            <w:noProof/>
          </w:rPr>
          <w:t>3</w:t>
        </w:r>
      </w:hyperlink>
      <w:r w:rsidR="004641D6">
        <w:rPr>
          <w:noProof/>
        </w:rPr>
        <w:t>]</w:t>
      </w:r>
      <w:r w:rsidR="004641D6">
        <w:fldChar w:fldCharType="end"/>
      </w:r>
      <w:r>
        <w:t xml:space="preserve">. </w:t>
      </w:r>
    </w:p>
    <w:p w14:paraId="07229D93" w14:textId="77777777" w:rsidR="007A02A5" w:rsidRDefault="007A02A5" w:rsidP="000F3565">
      <w:pPr>
        <w:pStyle w:val="ListParagraph"/>
        <w:ind w:left="1125"/>
      </w:pPr>
    </w:p>
    <w:p w14:paraId="5603B724" w14:textId="73DA4D3D" w:rsidR="007A02A5" w:rsidRDefault="007A02A5" w:rsidP="007A02A5">
      <w:pPr>
        <w:pStyle w:val="ListParagraph"/>
        <w:ind w:left="0"/>
      </w:pPr>
      <w:r>
        <w:t>The goal of Semantic Web is to empower web-based agents with the ability to process and understand the data instead of merely just displaying it</w:t>
      </w:r>
      <w:r w:rsidR="007E252E">
        <w:t xml:space="preserve"> </w:t>
      </w:r>
      <w:r w:rsidR="007E252E">
        <w:fldChar w:fldCharType="begin"/>
      </w:r>
      <w:r w:rsidR="007E252E">
        <w:instrText xml:space="preserve"> ADDIN EN.CITE &lt;EndNote&gt;&lt;Cite&gt;&lt;Author&gt;Lee&lt;/Author&gt;&lt;Year&gt;2001&lt;/Year&gt;&lt;RecNum&gt;26&lt;/RecNum&gt;&lt;DisplayText&gt;[4]&lt;/DisplayText&gt;&lt;record&gt;&lt;rec-number&gt;26&lt;/rec-number&gt;&lt;foreign-keys&gt;&lt;key app="EN" db-id="s0da0vvzexxt5letx2ixxwtisvdzfzax0ft2"&gt;26&lt;/key&gt;&lt;/foreign-keys&gt;&lt;ref-type name="Journal Article"&gt;17&lt;/ref-type&gt;&lt;contributors&gt;&lt;authors&gt;&lt;author&gt;Lee, T.B.&lt;/author&gt;&lt;author&gt;Hendler, J.&lt;/author&gt;&lt;author&gt;Lassila, O.&lt;/author&gt;&lt;/authors&gt;&lt;/contributors&gt;&lt;titles&gt;&lt;title&gt;The semantic web&lt;/title&gt;&lt;secondary-title&gt;Scientific American&lt;/secondary-title&gt;&lt;/titles&gt;&lt;periodical&gt;&lt;full-title&gt;Scientific American&lt;/full-title&gt;&lt;/periodical&gt;&lt;pages&gt;34-43&lt;/pages&gt;&lt;volume&gt;284&lt;/volume&gt;&lt;number&gt;5&lt;/number&gt;&lt;dates&gt;&lt;year&gt;2001&lt;/year&gt;&lt;/dates&gt;&lt;urls&gt;&lt;/urls&gt;&lt;/record&gt;&lt;/Cite&gt;&lt;/EndNote&gt;</w:instrText>
      </w:r>
      <w:r w:rsidR="007E252E">
        <w:fldChar w:fldCharType="separate"/>
      </w:r>
      <w:r w:rsidR="007E252E">
        <w:rPr>
          <w:noProof/>
        </w:rPr>
        <w:t>[</w:t>
      </w:r>
      <w:hyperlink w:anchor="_ENREF_4" w:tooltip="Lee, 2001 #26" w:history="1">
        <w:r w:rsidR="007E252E">
          <w:rPr>
            <w:noProof/>
          </w:rPr>
          <w:t>4</w:t>
        </w:r>
      </w:hyperlink>
      <w:r w:rsidR="007E252E">
        <w:rPr>
          <w:noProof/>
        </w:rPr>
        <w:t>]</w:t>
      </w:r>
      <w:r w:rsidR="007E252E">
        <w:fldChar w:fldCharType="end"/>
      </w:r>
      <w:r w:rsidR="007E252E">
        <w:t xml:space="preserve"> </w:t>
      </w:r>
      <w:r>
        <w:t>. On the other hand ontolo</w:t>
      </w:r>
      <w:r w:rsidR="007E252E">
        <w:t>gies are the formal specification and description of concepts of a particular domain. Thus ontologies can provide knowledge to web-based agents. And with the help of this knowledge it will be possible for the agents to process and understand the data that is exchanged amongst them.</w:t>
      </w:r>
    </w:p>
    <w:p w14:paraId="68EF96CC" w14:textId="77777777" w:rsidR="00F31E71" w:rsidRDefault="00F31E71" w:rsidP="000F3565">
      <w:pPr>
        <w:pStyle w:val="ListParagraph"/>
        <w:ind w:left="1125"/>
      </w:pPr>
    </w:p>
    <w:p w14:paraId="4CCC7530" w14:textId="77777777" w:rsidR="000F3565" w:rsidRDefault="000F3565" w:rsidP="000F3565">
      <w:pPr>
        <w:pStyle w:val="ListParagraph"/>
        <w:spacing w:after="200" w:line="276" w:lineRule="auto"/>
        <w:ind w:left="1125"/>
      </w:pPr>
    </w:p>
    <w:p w14:paraId="0483A414" w14:textId="77777777" w:rsidR="00510EE8" w:rsidRDefault="00510EE8" w:rsidP="00510EE8">
      <w:pPr>
        <w:pStyle w:val="ListParagraph"/>
        <w:ind w:left="360"/>
        <w:jc w:val="both"/>
      </w:pPr>
    </w:p>
    <w:p w14:paraId="7650E513" w14:textId="77777777" w:rsidR="003B3DBC" w:rsidRDefault="003B3DBC" w:rsidP="00235B8A">
      <w:pPr>
        <w:jc w:val="center"/>
      </w:pPr>
    </w:p>
    <w:p w14:paraId="1870EFBC" w14:textId="77777777" w:rsidR="003B3DBC" w:rsidRDefault="003B3DBC" w:rsidP="00235B8A">
      <w:pPr>
        <w:jc w:val="center"/>
      </w:pPr>
    </w:p>
    <w:p w14:paraId="3FA9AD14" w14:textId="77777777" w:rsidR="003B3DBC" w:rsidRDefault="003B3DBC" w:rsidP="00235B8A">
      <w:pPr>
        <w:jc w:val="center"/>
      </w:pPr>
    </w:p>
    <w:p w14:paraId="6B61B16E" w14:textId="77777777" w:rsidR="003B3DBC" w:rsidRDefault="003B3DBC" w:rsidP="00235B8A">
      <w:pPr>
        <w:jc w:val="center"/>
      </w:pPr>
    </w:p>
    <w:p w14:paraId="1DE0A8A6" w14:textId="77777777" w:rsidR="003B3DBC" w:rsidRDefault="003B3DBC" w:rsidP="00235B8A">
      <w:pPr>
        <w:jc w:val="center"/>
      </w:pPr>
    </w:p>
    <w:p w14:paraId="4EB29A22" w14:textId="77777777" w:rsidR="003B3DBC" w:rsidRDefault="003B3DBC" w:rsidP="00235B8A">
      <w:pPr>
        <w:jc w:val="center"/>
      </w:pPr>
    </w:p>
    <w:p w14:paraId="34CFDC2D" w14:textId="77777777" w:rsidR="003B3DBC" w:rsidRDefault="003B3DBC" w:rsidP="00235B8A">
      <w:pPr>
        <w:jc w:val="center"/>
      </w:pPr>
    </w:p>
    <w:p w14:paraId="253E6B50" w14:textId="77777777" w:rsidR="003B3DBC" w:rsidRDefault="003B3DBC" w:rsidP="00235B8A">
      <w:pPr>
        <w:jc w:val="center"/>
      </w:pPr>
    </w:p>
    <w:p w14:paraId="66A7A20B" w14:textId="77777777" w:rsidR="003B3DBC" w:rsidRDefault="003B3DBC" w:rsidP="00235B8A">
      <w:pPr>
        <w:jc w:val="center"/>
      </w:pPr>
    </w:p>
    <w:p w14:paraId="314F19C4" w14:textId="77777777" w:rsidR="00F31E71" w:rsidRDefault="00F31E71" w:rsidP="00235B8A">
      <w:pPr>
        <w:jc w:val="center"/>
      </w:pPr>
    </w:p>
    <w:p w14:paraId="429C4A5F" w14:textId="77777777" w:rsidR="00F31E71" w:rsidRDefault="00F31E71" w:rsidP="00235B8A">
      <w:pPr>
        <w:jc w:val="center"/>
      </w:pPr>
    </w:p>
    <w:p w14:paraId="00DDF402" w14:textId="77777777" w:rsidR="00F31E71" w:rsidRDefault="00F31E71" w:rsidP="00235B8A">
      <w:pPr>
        <w:jc w:val="center"/>
      </w:pPr>
    </w:p>
    <w:p w14:paraId="083BA4A7" w14:textId="77777777" w:rsidR="00F83010" w:rsidRDefault="00F83010" w:rsidP="00235B8A">
      <w:pPr>
        <w:jc w:val="center"/>
      </w:pPr>
    </w:p>
    <w:p w14:paraId="7328594E" w14:textId="77777777" w:rsidR="00F83010" w:rsidRDefault="00F83010" w:rsidP="00235B8A">
      <w:pPr>
        <w:jc w:val="center"/>
      </w:pPr>
    </w:p>
    <w:p w14:paraId="6DF6FFD7" w14:textId="77777777" w:rsidR="00F83010" w:rsidRDefault="00F83010" w:rsidP="00235B8A">
      <w:pPr>
        <w:jc w:val="center"/>
      </w:pPr>
    </w:p>
    <w:p w14:paraId="37C1DAB6" w14:textId="77777777" w:rsidR="00F83010" w:rsidRDefault="00F83010" w:rsidP="00235B8A">
      <w:pPr>
        <w:jc w:val="center"/>
      </w:pPr>
    </w:p>
    <w:p w14:paraId="22F0387C" w14:textId="77777777" w:rsidR="00F83010" w:rsidRDefault="00F83010" w:rsidP="00235B8A">
      <w:pPr>
        <w:jc w:val="center"/>
      </w:pPr>
    </w:p>
    <w:p w14:paraId="74B3A1A5" w14:textId="77777777" w:rsidR="00F83010" w:rsidRDefault="00F83010" w:rsidP="00235B8A">
      <w:pPr>
        <w:jc w:val="center"/>
      </w:pPr>
    </w:p>
    <w:p w14:paraId="2A4D246A" w14:textId="77777777" w:rsidR="00F83010" w:rsidRDefault="00F83010" w:rsidP="00235B8A">
      <w:pPr>
        <w:jc w:val="center"/>
      </w:pPr>
    </w:p>
    <w:p w14:paraId="16F49E85" w14:textId="4164746A" w:rsidR="00035FCD" w:rsidRDefault="00035FCD" w:rsidP="00235B8A">
      <w:pPr>
        <w:jc w:val="center"/>
      </w:pPr>
      <w:r>
        <w:t>CHAPTER 2</w:t>
      </w:r>
    </w:p>
    <w:p w14:paraId="6FCA5D26" w14:textId="44D614F0" w:rsidR="00035FCD" w:rsidRDefault="00035FCD" w:rsidP="00235B8A">
      <w:pPr>
        <w:jc w:val="center"/>
      </w:pPr>
      <w:r>
        <w:t>BACKGROUND</w:t>
      </w:r>
    </w:p>
    <w:p w14:paraId="45D2D8DB" w14:textId="4729BBAE" w:rsidR="00035FCD" w:rsidRDefault="0077748F" w:rsidP="0077748F">
      <w:pPr>
        <w:jc w:val="both"/>
      </w:pPr>
      <w:r>
        <w:t>2.1 Ontology Servers</w:t>
      </w:r>
    </w:p>
    <w:p w14:paraId="20D8E2C8" w14:textId="77777777" w:rsidR="00970F5A" w:rsidRDefault="002759EC" w:rsidP="002759EC">
      <w:pPr>
        <w:jc w:val="both"/>
      </w:pPr>
      <w:r>
        <w:t>An</w:t>
      </w:r>
      <w:r w:rsidR="00390322">
        <w:t xml:space="preserve"> ontology server is a tool that supports distributed, collaborative editing and browsing of ontologies. </w:t>
      </w:r>
      <w:r>
        <w:t>Ontology servers can be classified into two groups based on the functionalities that they offer</w:t>
      </w:r>
      <w:r w:rsidRPr="002759EC">
        <w:t xml:space="preserve">: (a) tool development and (b) Application Programming Interfaces (APIs). </w:t>
      </w:r>
      <w:r>
        <w:t xml:space="preserve">During the infancy of Semantic Web, most of the ontology servers developed were with the primary focus </w:t>
      </w:r>
      <w:r w:rsidR="00C07CB8">
        <w:t xml:space="preserve">of ontology development. As more and more ontologies were created and their sizes increased, ontology servers providing application programming interface for interacting with the ontology </w:t>
      </w:r>
      <w:r w:rsidR="00C07CB8">
        <w:lastRenderedPageBreak/>
        <w:t xml:space="preserve">started surfacing in the research community. </w:t>
      </w:r>
      <w:r w:rsidRPr="002759EC">
        <w:t xml:space="preserve">The </w:t>
      </w:r>
      <w:r w:rsidR="00EC6D80">
        <w:t>application-programming interface aids development of</w:t>
      </w:r>
      <w:r w:rsidRPr="002759EC">
        <w:t xml:space="preserve"> any kind of application on top of the ontology repository such as ontology browser, ontology edi</w:t>
      </w:r>
      <w:r w:rsidR="00EC6D80">
        <w:t>tor, ontology translator etc.</w:t>
      </w:r>
    </w:p>
    <w:p w14:paraId="7A23DB4C" w14:textId="60F01051" w:rsidR="0049409D" w:rsidRPr="00C84EEE" w:rsidRDefault="002759EC" w:rsidP="002759EC">
      <w:pPr>
        <w:jc w:val="both"/>
        <w:rPr>
          <w:rFonts w:cstheme="minorHAnsi"/>
          <w:szCs w:val="24"/>
        </w:rPr>
      </w:pPr>
      <w:r w:rsidRPr="002759EC">
        <w:t xml:space="preserve"> </w:t>
      </w:r>
      <w:r w:rsidR="0049409D">
        <w:t>So ontology servers are ontology repositories that provide services to interact with ontologies.</w:t>
      </w:r>
      <w:r w:rsidR="007812BA">
        <w:t xml:space="preserve"> </w:t>
      </w:r>
      <w:r w:rsidR="007812BA" w:rsidRPr="007812BA">
        <w:t>These repositories are geared to storing and returning RDF triples in response to queries.</w:t>
      </w:r>
      <w:r w:rsidR="007812BA">
        <w:t xml:space="preserve"> </w:t>
      </w:r>
      <w:r w:rsidR="00970F5A">
        <w:t>Such repositories are also called as triple stores. Triple stores</w:t>
      </w:r>
      <w:r w:rsidR="0049409D">
        <w:t xml:space="preserve"> can be</w:t>
      </w:r>
      <w:r w:rsidR="00EA2508">
        <w:t xml:space="preserve"> classified into two types depending upon the way they store RDF triples</w:t>
      </w:r>
      <w:r w:rsidR="0049409D">
        <w:t xml:space="preserve"> (a) in-memory </w:t>
      </w:r>
      <w:r w:rsidR="00970F5A">
        <w:t>triple stores (b) persistent triple store</w:t>
      </w:r>
      <w:r w:rsidR="0049409D">
        <w:t>.</w:t>
      </w:r>
      <w:r w:rsidR="007812BA">
        <w:t xml:space="preserve"> </w:t>
      </w:r>
      <w:r w:rsidR="00970F5A">
        <w:t>Persistent ontology repositories usually store the RDF data in Relational Database Management Systems.</w:t>
      </w:r>
      <w:r w:rsidR="00EA2508">
        <w:t xml:space="preserve"> Both of these approaches have their advantages and disadvantages.  In-memory triple store have space limitations and cannot be used for storing huge amounts of data. On the other hand in-memory triple stores have efficient reasoners available. </w:t>
      </w:r>
      <w:r w:rsidR="00970F5A">
        <w:t xml:space="preserve">There are many free open-source as well as commercial triple stores available. Following is a brief overview of </w:t>
      </w:r>
      <w:r w:rsidR="00970F5A" w:rsidRPr="00C84EEE">
        <w:rPr>
          <w:rFonts w:cstheme="minorHAnsi"/>
          <w:szCs w:val="24"/>
        </w:rPr>
        <w:t>few</w:t>
      </w:r>
    </w:p>
    <w:p w14:paraId="504CA269" w14:textId="65602A49" w:rsidR="00970F5A" w:rsidRPr="00C84EEE" w:rsidRDefault="00FF3004" w:rsidP="00FF3004">
      <w:pPr>
        <w:pStyle w:val="ListParagraph"/>
        <w:numPr>
          <w:ilvl w:val="0"/>
          <w:numId w:val="14"/>
        </w:numPr>
        <w:jc w:val="both"/>
        <w:rPr>
          <w:rFonts w:cstheme="minorHAnsi"/>
          <w:szCs w:val="24"/>
        </w:rPr>
      </w:pPr>
      <w:r w:rsidRPr="00C84EEE">
        <w:rPr>
          <w:rFonts w:cstheme="minorHAnsi"/>
          <w:szCs w:val="24"/>
        </w:rPr>
        <w:t>Jena</w:t>
      </w:r>
    </w:p>
    <w:p w14:paraId="35431341" w14:textId="68BFB956" w:rsidR="00FF3004" w:rsidRPr="00C84EEE" w:rsidRDefault="00FF3004" w:rsidP="00FF3004">
      <w:pPr>
        <w:pStyle w:val="ListParagraph"/>
        <w:jc w:val="both"/>
        <w:rPr>
          <w:rFonts w:cstheme="minorHAnsi"/>
          <w:szCs w:val="24"/>
        </w:rPr>
      </w:pPr>
      <w:r w:rsidRPr="00C84EEE">
        <w:rPr>
          <w:rFonts w:cstheme="minorHAnsi"/>
          <w:szCs w:val="24"/>
        </w:rPr>
        <w:t>Jena</w:t>
      </w:r>
      <w:r w:rsidR="00907B98" w:rsidRPr="00C84EEE">
        <w:rPr>
          <w:rFonts w:cstheme="minorHAnsi"/>
          <w:szCs w:val="24"/>
        </w:rPr>
        <w:fldChar w:fldCharType="begin"/>
      </w:r>
      <w:r w:rsidR="007E252E">
        <w:rPr>
          <w:rFonts w:cstheme="minorHAnsi"/>
          <w:szCs w:val="24"/>
        </w:rPr>
        <w:instrText xml:space="preserve"> ADDIN EN.CITE &lt;EndNote&gt;&lt;Cite&gt;&lt;Author&gt;McBride&lt;/Author&gt;&lt;Year&gt;2002&lt;/Year&gt;&lt;RecNum&gt;3&lt;/RecNum&gt;&lt;DisplayText&gt;[5]&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907B98" w:rsidRPr="00C84EEE">
        <w:rPr>
          <w:rFonts w:cstheme="minorHAnsi"/>
          <w:szCs w:val="24"/>
        </w:rPr>
        <w:fldChar w:fldCharType="separate"/>
      </w:r>
      <w:r w:rsidR="007E252E">
        <w:rPr>
          <w:rFonts w:cstheme="minorHAnsi"/>
          <w:noProof/>
          <w:szCs w:val="24"/>
        </w:rPr>
        <w:t>[</w:t>
      </w:r>
      <w:hyperlink w:anchor="_ENREF_5" w:tooltip="McBride, 2002 #3" w:history="1">
        <w:r w:rsidR="007E252E">
          <w:rPr>
            <w:rFonts w:cstheme="minorHAnsi"/>
            <w:noProof/>
            <w:szCs w:val="24"/>
          </w:rPr>
          <w:t>5</w:t>
        </w:r>
      </w:hyperlink>
      <w:r w:rsidR="007E252E">
        <w:rPr>
          <w:rFonts w:cstheme="minorHAnsi"/>
          <w:noProof/>
          <w:szCs w:val="24"/>
        </w:rPr>
        <w:t>]</w:t>
      </w:r>
      <w:r w:rsidR="00907B98" w:rsidRPr="00C84EEE">
        <w:rPr>
          <w:rFonts w:cstheme="minorHAnsi"/>
          <w:szCs w:val="24"/>
        </w:rPr>
        <w:fldChar w:fldCharType="end"/>
      </w:r>
      <w:r w:rsidRPr="00C84EEE">
        <w:rPr>
          <w:rFonts w:cstheme="minorHAnsi"/>
          <w:szCs w:val="24"/>
        </w:rPr>
        <w:t xml:space="preserve"> is a free open source Java platform for building Semantic Web applications. It provides both in-memory as well as persistent triple store storage. </w:t>
      </w:r>
      <w:r w:rsidR="00AD737F" w:rsidRPr="00C84EEE">
        <w:rPr>
          <w:rFonts w:cstheme="minorHAnsi"/>
          <w:szCs w:val="24"/>
        </w:rPr>
        <w:t>It uses JDBC for connecting to persistent triple stores.</w:t>
      </w:r>
      <w:r w:rsidR="00907B98" w:rsidRPr="00C84EEE">
        <w:rPr>
          <w:rFonts w:cstheme="minorHAnsi"/>
          <w:szCs w:val="24"/>
        </w:rPr>
        <w:t xml:space="preserve"> Jena also provides reasoning capabilities. For better performance, Jena requires data to be present in-memory for reasoning. Jena framework also provides a SPARQL query engine.</w:t>
      </w:r>
    </w:p>
    <w:p w14:paraId="2E91B9AA" w14:textId="6C7CB2C2" w:rsidR="00FF3004" w:rsidRPr="00C84EEE" w:rsidRDefault="00907B98" w:rsidP="00FF3004">
      <w:pPr>
        <w:pStyle w:val="ListParagraph"/>
        <w:numPr>
          <w:ilvl w:val="0"/>
          <w:numId w:val="14"/>
        </w:numPr>
        <w:jc w:val="both"/>
        <w:rPr>
          <w:rFonts w:cstheme="minorHAnsi"/>
          <w:szCs w:val="24"/>
        </w:rPr>
      </w:pPr>
      <w:r w:rsidRPr="00C84EEE">
        <w:rPr>
          <w:rFonts w:cstheme="minorHAnsi"/>
          <w:szCs w:val="24"/>
        </w:rPr>
        <w:t>Sesame</w:t>
      </w:r>
    </w:p>
    <w:p w14:paraId="2093CF70" w14:textId="7198E19A" w:rsidR="00C84EEE" w:rsidRPr="00C84EEE" w:rsidRDefault="00907B98" w:rsidP="00C84EEE">
      <w:pPr>
        <w:pStyle w:val="ListParagraph"/>
        <w:jc w:val="both"/>
        <w:rPr>
          <w:rFonts w:cstheme="minorHAnsi"/>
          <w:szCs w:val="24"/>
        </w:rPr>
      </w:pPr>
      <w:r w:rsidRPr="00C84EEE">
        <w:rPr>
          <w:rFonts w:cstheme="minorHAnsi"/>
          <w:szCs w:val="24"/>
        </w:rPr>
        <w:t>Sesame</w:t>
      </w:r>
      <w:r w:rsidRPr="00C84EEE">
        <w:rPr>
          <w:rFonts w:cstheme="minorHAnsi"/>
          <w:szCs w:val="24"/>
        </w:rPr>
        <w:fldChar w:fldCharType="begin"/>
      </w:r>
      <w:r w:rsidR="007E252E">
        <w:rPr>
          <w:rFonts w:cstheme="minorHAnsi"/>
          <w:szCs w:val="24"/>
        </w:rPr>
        <w:instrText xml:space="preserve"> ADDIN EN.CITE &lt;EndNote&gt;&lt;Cite&gt;&lt;Author&gt;Broekstra&lt;/Author&gt;&lt;Year&gt;2002&lt;/Year&gt;&lt;RecNum&gt;22&lt;/RecNum&gt;&lt;DisplayText&gt;[6]&lt;/DisplayText&gt;&lt;record&gt;&lt;rec-number&gt;22&lt;/rec-number&gt;&lt;foreign-keys&gt;&lt;key app="EN" db-id="s0da0vvzexxt5letx2ixxwtisvdzfzax0ft2"&gt;22&lt;/key&gt;&lt;/foreign-keys&gt;&lt;ref-type name="Journal Article"&gt;17&lt;/ref-type&gt;&lt;contributors&gt;&lt;authors&gt;&lt;author&gt;Broekstra, J.&lt;/author&gt;&lt;author&gt;Kampman, A.&lt;/author&gt;&lt;author&gt;Van Harmelen, F.&lt;/author&gt;&lt;/authors&gt;&lt;/contributors&gt;&lt;titles&gt;&lt;title&gt;Sesame: A generic architecture for storing and querying rdf and rdf schema&lt;/title&gt;&lt;secondary-title&gt;The Semantic Web—ISWC 2002&lt;/secondary-title&gt;&lt;/titles&gt;&lt;periodical&gt;&lt;full-title&gt;The Semantic Web—ISWC 2002&lt;/full-title&gt;&lt;/periodical&gt;&lt;pages&gt;54-68&lt;/pages&gt;&lt;dates&gt;&lt;year&gt;2002&lt;/year&gt;&lt;/dates&gt;&lt;urls&gt;&lt;/urls&gt;&lt;/record&gt;&lt;/Cite&gt;&lt;/EndNote&gt;</w:instrText>
      </w:r>
      <w:r w:rsidRPr="00C84EEE">
        <w:rPr>
          <w:rFonts w:cstheme="minorHAnsi"/>
          <w:szCs w:val="24"/>
        </w:rPr>
        <w:fldChar w:fldCharType="separate"/>
      </w:r>
      <w:r w:rsidR="007E252E">
        <w:rPr>
          <w:rFonts w:cstheme="minorHAnsi"/>
          <w:noProof/>
          <w:szCs w:val="24"/>
        </w:rPr>
        <w:t>[</w:t>
      </w:r>
      <w:hyperlink w:anchor="_ENREF_6" w:tooltip="Broekstra, 2002 #22" w:history="1">
        <w:r w:rsidR="007E252E">
          <w:rPr>
            <w:rFonts w:cstheme="minorHAnsi"/>
            <w:noProof/>
            <w:szCs w:val="24"/>
          </w:rPr>
          <w:t>6</w:t>
        </w:r>
      </w:hyperlink>
      <w:r w:rsidR="007E252E">
        <w:rPr>
          <w:rFonts w:cstheme="minorHAnsi"/>
          <w:noProof/>
          <w:szCs w:val="24"/>
        </w:rPr>
        <w:t>]</w:t>
      </w:r>
      <w:r w:rsidRPr="00C84EEE">
        <w:rPr>
          <w:rFonts w:cstheme="minorHAnsi"/>
          <w:szCs w:val="24"/>
        </w:rPr>
        <w:fldChar w:fldCharType="end"/>
      </w:r>
      <w:r w:rsidRPr="00C84EEE">
        <w:rPr>
          <w:rFonts w:cstheme="minorHAnsi"/>
          <w:szCs w:val="24"/>
        </w:rPr>
        <w:t xml:space="preserve"> is a free open source framework for storage, inferencing and querying RDF data. </w:t>
      </w:r>
      <w:r w:rsidR="00C84EEE" w:rsidRPr="00C84EEE">
        <w:rPr>
          <w:rFonts w:cstheme="minorHAnsi"/>
          <w:szCs w:val="24"/>
        </w:rPr>
        <w:t>It provides similar features like Jena. Sesame’s focus is on the RDF data storage and query, but without much support for OWL and related inferencing tools.</w:t>
      </w:r>
    </w:p>
    <w:p w14:paraId="5C53308C" w14:textId="08E94FBA" w:rsidR="00AD737F" w:rsidRPr="00C84EEE" w:rsidRDefault="00C84EEE" w:rsidP="00C84EEE">
      <w:pPr>
        <w:pStyle w:val="ListParagraph"/>
        <w:numPr>
          <w:ilvl w:val="0"/>
          <w:numId w:val="14"/>
        </w:numPr>
        <w:jc w:val="both"/>
        <w:rPr>
          <w:rFonts w:cstheme="minorHAnsi"/>
          <w:szCs w:val="24"/>
        </w:rPr>
      </w:pPr>
      <w:r w:rsidRPr="00C84EEE">
        <w:rPr>
          <w:rFonts w:cstheme="minorHAnsi"/>
          <w:szCs w:val="24"/>
        </w:rPr>
        <w:lastRenderedPageBreak/>
        <w:t>Redland</w:t>
      </w:r>
    </w:p>
    <w:p w14:paraId="5CCEE9B9" w14:textId="7E73953D" w:rsidR="00C84EEE" w:rsidRPr="00C84EEE" w:rsidRDefault="00C84EEE" w:rsidP="00C84EEE">
      <w:pPr>
        <w:pStyle w:val="ListParagraph"/>
        <w:jc w:val="both"/>
        <w:rPr>
          <w:rFonts w:cstheme="minorHAnsi"/>
          <w:color w:val="101010"/>
          <w:szCs w:val="24"/>
        </w:rPr>
      </w:pPr>
      <w:r w:rsidRPr="00C84EEE">
        <w:rPr>
          <w:rFonts w:cstheme="minorHAnsi"/>
          <w:szCs w:val="24"/>
        </w:rPr>
        <w:t>Redland</w:t>
      </w:r>
      <w:r w:rsidRPr="00C84EEE">
        <w:rPr>
          <w:rFonts w:cstheme="minorHAnsi"/>
          <w:szCs w:val="24"/>
        </w:rPr>
        <w:fldChar w:fldCharType="begin"/>
      </w:r>
      <w:r w:rsidR="007E252E">
        <w:rPr>
          <w:rFonts w:cstheme="minorHAnsi"/>
          <w:szCs w:val="24"/>
        </w:rPr>
        <w:instrText xml:space="preserve"> ADDIN EN.CITE &lt;EndNote&gt;&lt;Cite&gt;&lt;Author&gt;Beckett&lt;/Author&gt;&lt;Year&gt;2004&lt;/Year&gt;&lt;RecNum&gt;23&lt;/RecNum&gt;&lt;DisplayText&gt;[7]&lt;/DisplayText&gt;&lt;record&gt;&lt;rec-number&gt;23&lt;/rec-number&gt;&lt;foreign-keys&gt;&lt;key app="EN" db-id="s0da0vvzexxt5letx2ixxwtisvdzfzax0ft2"&gt;23&lt;/key&gt;&lt;/foreign-keys&gt;&lt;ref-type name="Journal Article"&gt;17&lt;/ref-type&gt;&lt;contributors&gt;&lt;authors&gt;&lt;author&gt;Beckett, D.&lt;/author&gt;&lt;/authors&gt;&lt;/contributors&gt;&lt;titles&gt;&lt;title&gt;Redland RDF application framework&lt;/title&gt;&lt;secondary-title&gt;Institute for Learning and Research Technology, University of Bristol&lt;/secondary-title&gt;&lt;/titles&gt;&lt;periodical&gt;&lt;full-title&gt;Institute for Learning and Research Technology, University of Bristol&lt;/full-title&gt;&lt;/periodical&gt;&lt;dates&gt;&lt;year&gt;2004&lt;/year&gt;&lt;/dates&gt;&lt;urls&gt;&lt;/urls&gt;&lt;/record&gt;&lt;/Cite&gt;&lt;/EndNote&gt;</w:instrText>
      </w:r>
      <w:r w:rsidRPr="00C84EEE">
        <w:rPr>
          <w:rFonts w:cstheme="minorHAnsi"/>
          <w:szCs w:val="24"/>
        </w:rPr>
        <w:fldChar w:fldCharType="separate"/>
      </w:r>
      <w:r w:rsidR="007E252E">
        <w:rPr>
          <w:rFonts w:cstheme="minorHAnsi"/>
          <w:noProof/>
          <w:szCs w:val="24"/>
        </w:rPr>
        <w:t>[</w:t>
      </w:r>
      <w:hyperlink w:anchor="_ENREF_7" w:tooltip="Beckett, 2004 #23" w:history="1">
        <w:r w:rsidR="007E252E">
          <w:rPr>
            <w:rFonts w:cstheme="minorHAnsi"/>
            <w:noProof/>
            <w:szCs w:val="24"/>
          </w:rPr>
          <w:t>7</w:t>
        </w:r>
      </w:hyperlink>
      <w:r w:rsidR="007E252E">
        <w:rPr>
          <w:rFonts w:cstheme="minorHAnsi"/>
          <w:noProof/>
          <w:szCs w:val="24"/>
        </w:rPr>
        <w:t>]</w:t>
      </w:r>
      <w:r w:rsidRPr="00C84EEE">
        <w:rPr>
          <w:rFonts w:cstheme="minorHAnsi"/>
          <w:szCs w:val="24"/>
        </w:rPr>
        <w:fldChar w:fldCharType="end"/>
      </w:r>
      <w:r w:rsidRPr="00C84EEE">
        <w:rPr>
          <w:rFonts w:cstheme="minorHAnsi"/>
          <w:szCs w:val="24"/>
        </w:rPr>
        <w:t xml:space="preserve"> </w:t>
      </w:r>
      <w:r w:rsidRPr="00C84EEE">
        <w:rPr>
          <w:rFonts w:cstheme="minorHAnsi"/>
          <w:color w:val="101010"/>
          <w:szCs w:val="24"/>
        </w:rPr>
        <w:t xml:space="preserve">is a set of free C language libraries that provide support for RDF. </w:t>
      </w:r>
    </w:p>
    <w:p w14:paraId="485D6E04" w14:textId="423E3983" w:rsidR="00C84EEE" w:rsidRDefault="00C84EEE" w:rsidP="00C84EEE">
      <w:pPr>
        <w:pStyle w:val="ListParagraph"/>
        <w:jc w:val="both"/>
        <w:rPr>
          <w:rFonts w:cstheme="minorHAnsi"/>
          <w:color w:val="101010"/>
          <w:szCs w:val="24"/>
        </w:rPr>
      </w:pPr>
      <w:r w:rsidRPr="00C84EEE">
        <w:rPr>
          <w:rFonts w:cstheme="minorHAnsi"/>
          <w:color w:val="101010"/>
          <w:szCs w:val="24"/>
        </w:rPr>
        <w:t>It provides a RDF parser library called Raptor for parsing RDF/XML or N-triples and storing them in RDF triples. Although Redland does not provide a strong support for reason</w:t>
      </w:r>
      <w:r>
        <w:rPr>
          <w:rFonts w:cstheme="minorHAnsi"/>
          <w:color w:val="101010"/>
          <w:szCs w:val="24"/>
        </w:rPr>
        <w:t>ing and infer</w:t>
      </w:r>
      <w:r w:rsidRPr="00C84EEE">
        <w:rPr>
          <w:rFonts w:cstheme="minorHAnsi"/>
          <w:color w:val="101010"/>
          <w:szCs w:val="24"/>
        </w:rPr>
        <w:t>encing, it does work with C language. When speed is a major concern, Redland framework can be the choice.</w:t>
      </w:r>
    </w:p>
    <w:p w14:paraId="7535BD06" w14:textId="0C7B603F" w:rsidR="002D5271" w:rsidRDefault="002D5271" w:rsidP="002D5271">
      <w:pPr>
        <w:pStyle w:val="ListParagraph"/>
        <w:numPr>
          <w:ilvl w:val="0"/>
          <w:numId w:val="14"/>
        </w:numPr>
        <w:jc w:val="both"/>
        <w:rPr>
          <w:rFonts w:cstheme="minorHAnsi"/>
          <w:color w:val="101010"/>
          <w:szCs w:val="24"/>
        </w:rPr>
      </w:pPr>
      <w:r>
        <w:rPr>
          <w:rFonts w:cstheme="minorHAnsi"/>
          <w:color w:val="101010"/>
          <w:szCs w:val="24"/>
        </w:rPr>
        <w:t>Virtuoso</w:t>
      </w:r>
    </w:p>
    <w:p w14:paraId="482C1420" w14:textId="13821166" w:rsidR="002D5271" w:rsidRPr="002D5271" w:rsidRDefault="002D5271" w:rsidP="002D5271">
      <w:pPr>
        <w:widowControl w:val="0"/>
        <w:autoSpaceDE w:val="0"/>
        <w:autoSpaceDN w:val="0"/>
        <w:adjustRightInd w:val="0"/>
        <w:spacing w:after="240"/>
        <w:ind w:left="720"/>
        <w:rPr>
          <w:rFonts w:cstheme="minorHAnsi"/>
          <w:color w:val="101010"/>
          <w:szCs w:val="24"/>
        </w:rPr>
      </w:pPr>
      <w:r w:rsidRPr="002D5271">
        <w:rPr>
          <w:rFonts w:cstheme="minorHAnsi"/>
          <w:iCs/>
          <w:color w:val="101010"/>
          <w:szCs w:val="24"/>
        </w:rPr>
        <w:t>Virtuoso Universal Server</w:t>
      </w:r>
      <w:r w:rsidR="00470767">
        <w:rPr>
          <w:rFonts w:cstheme="minorHAnsi"/>
          <w:iCs/>
          <w:color w:val="101010"/>
          <w:szCs w:val="24"/>
        </w:rPr>
        <w:t xml:space="preserve"> also called, as </w:t>
      </w:r>
      <w:r w:rsidRPr="002D5271">
        <w:rPr>
          <w:rFonts w:cstheme="minorHAnsi"/>
          <w:color w:val="101010"/>
          <w:szCs w:val="24"/>
        </w:rPr>
        <w:t>Virtu</w:t>
      </w:r>
      <w:r>
        <w:rPr>
          <w:rFonts w:cstheme="minorHAnsi"/>
          <w:color w:val="101010"/>
          <w:szCs w:val="24"/>
        </w:rPr>
        <w:t>o</w:t>
      </w:r>
      <w:r w:rsidRPr="002D5271">
        <w:rPr>
          <w:rFonts w:cstheme="minorHAnsi"/>
          <w:color w:val="101010"/>
          <w:szCs w:val="24"/>
        </w:rPr>
        <w:t>so is a database engine that combines the functionality of traditional</w:t>
      </w:r>
      <w:r>
        <w:rPr>
          <w:rFonts w:cstheme="minorHAnsi"/>
          <w:color w:val="101010"/>
          <w:szCs w:val="24"/>
        </w:rPr>
        <w:t xml:space="preserve"> </w:t>
      </w:r>
      <w:r w:rsidRPr="002D5271">
        <w:rPr>
          <w:rFonts w:cstheme="minorHAnsi"/>
          <w:color w:val="101010"/>
          <w:szCs w:val="24"/>
        </w:rPr>
        <w:t>RDBMS, ORDBMS, RDF, XML, free-text, Web application server, and file server into a single server product package</w:t>
      </w:r>
      <w:r>
        <w:rPr>
          <w:rFonts w:cstheme="minorHAnsi"/>
          <w:color w:val="101010"/>
          <w:szCs w:val="24"/>
        </w:rPr>
        <w:t xml:space="preserve">. </w:t>
      </w:r>
    </w:p>
    <w:p w14:paraId="76C890B1" w14:textId="77777777" w:rsidR="00804C53" w:rsidRDefault="00804C53" w:rsidP="0077748F">
      <w:pPr>
        <w:jc w:val="both"/>
      </w:pPr>
    </w:p>
    <w:p w14:paraId="0763C5B9" w14:textId="402492C2" w:rsidR="00804C53" w:rsidRDefault="00804C53" w:rsidP="0077748F">
      <w:pPr>
        <w:jc w:val="both"/>
      </w:pPr>
      <w:r>
        <w:t>2.2 SPARQL endpoint</w:t>
      </w:r>
    </w:p>
    <w:p w14:paraId="14B13BB4" w14:textId="31E8700F" w:rsidR="00B13C32" w:rsidRPr="0084667F" w:rsidRDefault="00804C53" w:rsidP="00B13C32">
      <w:pPr>
        <w:jc w:val="both"/>
        <w:rPr>
          <w:rFonts w:cstheme="minorHAnsi"/>
          <w:iCs/>
          <w:color w:val="101010"/>
          <w:szCs w:val="24"/>
        </w:rPr>
      </w:pPr>
      <w:r w:rsidRPr="0084667F">
        <w:rPr>
          <w:rFonts w:cstheme="minorHAnsi"/>
          <w:szCs w:val="24"/>
        </w:rPr>
        <w:t xml:space="preserve">SPARQL is an RDF query language and data access proto- col for the Semantic Web. Its name is a recursive acronym that stands for </w:t>
      </w:r>
      <w:r w:rsidRPr="0084667F">
        <w:rPr>
          <w:rFonts w:cstheme="minorHAnsi"/>
          <w:i/>
          <w:iCs/>
          <w:szCs w:val="24"/>
        </w:rPr>
        <w:t>SPARQL Protocol and RDF Query Language.</w:t>
      </w:r>
      <w:r w:rsidRPr="0084667F">
        <w:rPr>
          <w:rFonts w:cstheme="minorHAnsi"/>
          <w:iCs/>
          <w:szCs w:val="24"/>
        </w:rPr>
        <w:t xml:space="preserve"> The W3C Recommendation of SPARQL consists of three separate specifications. The first one </w:t>
      </w:r>
      <w:r w:rsidRPr="0084667F">
        <w:rPr>
          <w:rFonts w:cstheme="minorHAnsi"/>
          <w:i/>
          <w:iCs/>
          <w:szCs w:val="24"/>
        </w:rPr>
        <w:t>SPARQL Q</w:t>
      </w:r>
      <w:r w:rsidR="00B13C32" w:rsidRPr="0084667F">
        <w:rPr>
          <w:rFonts w:cstheme="minorHAnsi"/>
          <w:i/>
          <w:iCs/>
          <w:szCs w:val="24"/>
        </w:rPr>
        <w:t xml:space="preserve">uery Language specification </w:t>
      </w:r>
      <w:r w:rsidR="00B13C32" w:rsidRPr="0084667F">
        <w:rPr>
          <w:rFonts w:cstheme="minorHAnsi"/>
          <w:iCs/>
          <w:szCs w:val="24"/>
        </w:rPr>
        <w:t>is the core specification of SPARQL query language</w:t>
      </w:r>
      <w:r w:rsidR="001157BB" w:rsidRPr="0084667F">
        <w:rPr>
          <w:rFonts w:cstheme="minorHAnsi"/>
          <w:i/>
          <w:iCs/>
          <w:szCs w:val="24"/>
        </w:rPr>
        <w:t xml:space="preserve">. </w:t>
      </w:r>
      <w:r w:rsidR="001157BB" w:rsidRPr="0084667F">
        <w:rPr>
          <w:rFonts w:cstheme="minorHAnsi"/>
          <w:iCs/>
          <w:szCs w:val="24"/>
        </w:rPr>
        <w:t>Together with this language specification is the</w:t>
      </w:r>
      <w:r w:rsidR="001157BB" w:rsidRPr="0084667F">
        <w:rPr>
          <w:rFonts w:cstheme="minorHAnsi"/>
          <w:i/>
          <w:iCs/>
          <w:szCs w:val="24"/>
        </w:rPr>
        <w:t xml:space="preserve"> SPARQL Query XML Results Format </w:t>
      </w:r>
      <w:r w:rsidR="00B13C32" w:rsidRPr="0084667F">
        <w:rPr>
          <w:rFonts w:cstheme="minorHAnsi"/>
          <w:i/>
          <w:iCs/>
          <w:szCs w:val="24"/>
        </w:rPr>
        <w:t>specification</w:t>
      </w:r>
      <w:r w:rsidR="00B13C32" w:rsidRPr="0084667F">
        <w:rPr>
          <w:rFonts w:cstheme="minorHAnsi"/>
          <w:iCs/>
          <w:szCs w:val="24"/>
        </w:rPr>
        <w:t>, which</w:t>
      </w:r>
      <w:r w:rsidR="001157BB" w:rsidRPr="0084667F">
        <w:rPr>
          <w:rFonts w:cstheme="minorHAnsi"/>
          <w:iCs/>
          <w:szCs w:val="24"/>
        </w:rPr>
        <w:t xml:space="preserve"> describes an XML format for serializing the results of a SPARQL query</w:t>
      </w:r>
      <w:r w:rsidR="00B13C32" w:rsidRPr="0084667F">
        <w:rPr>
          <w:rFonts w:cstheme="minorHAnsi"/>
          <w:iCs/>
          <w:szCs w:val="24"/>
        </w:rPr>
        <w:t xml:space="preserve">. </w:t>
      </w:r>
      <w:r w:rsidR="00B13C32" w:rsidRPr="0084667F">
        <w:rPr>
          <w:rFonts w:cstheme="minorHAnsi"/>
          <w:color w:val="101010"/>
          <w:szCs w:val="24"/>
        </w:rPr>
        <w:t xml:space="preserve">The third specification is he </w:t>
      </w:r>
      <w:r w:rsidR="00B13C32" w:rsidRPr="0084667F">
        <w:rPr>
          <w:rFonts w:cstheme="minorHAnsi"/>
          <w:i/>
          <w:iCs/>
          <w:color w:val="101010"/>
          <w:szCs w:val="24"/>
        </w:rPr>
        <w:t>SPARQL Protocol for RDF</w:t>
      </w:r>
      <w:r w:rsidR="002246D5" w:rsidRPr="0084667F">
        <w:rPr>
          <w:rFonts w:cstheme="minorHAnsi"/>
          <w:i/>
          <w:iCs/>
          <w:color w:val="101010"/>
          <w:szCs w:val="24"/>
        </w:rPr>
        <w:t xml:space="preserve"> (SPROT)</w:t>
      </w:r>
      <w:r w:rsidR="00B13C32" w:rsidRPr="0084667F">
        <w:rPr>
          <w:rFonts w:cstheme="minorHAnsi"/>
          <w:i/>
          <w:iCs/>
          <w:color w:val="101010"/>
          <w:szCs w:val="24"/>
        </w:rPr>
        <w:t xml:space="preserve"> specification </w:t>
      </w:r>
      <w:r w:rsidR="00B13C32" w:rsidRPr="0084667F">
        <w:rPr>
          <w:rFonts w:cstheme="minorHAnsi"/>
          <w:iCs/>
          <w:color w:val="101010"/>
          <w:szCs w:val="24"/>
        </w:rPr>
        <w:t>that uses WSDL 2.0 to define simple HTTP and SOAP protocols for remotely querying RDF databases.</w:t>
      </w:r>
      <w:r w:rsidR="002246D5" w:rsidRPr="0084667F">
        <w:rPr>
          <w:rFonts w:cstheme="minorHAnsi"/>
          <w:iCs/>
          <w:color w:val="101010"/>
          <w:szCs w:val="24"/>
        </w:rPr>
        <w:t xml:space="preserve"> </w:t>
      </w:r>
    </w:p>
    <w:p w14:paraId="3D783581" w14:textId="77777777" w:rsidR="00C967B4" w:rsidRDefault="002246D5" w:rsidP="001157BB">
      <w:pPr>
        <w:jc w:val="both"/>
        <w:rPr>
          <w:rFonts w:cstheme="minorHAnsi"/>
          <w:iCs/>
          <w:color w:val="101010"/>
          <w:szCs w:val="24"/>
        </w:rPr>
      </w:pPr>
      <w:r w:rsidRPr="0084667F">
        <w:rPr>
          <w:rFonts w:cstheme="minorHAnsi"/>
          <w:iCs/>
          <w:color w:val="101010"/>
          <w:szCs w:val="24"/>
        </w:rPr>
        <w:t xml:space="preserve">A SPARQL endpoint is a SPROT conformant </w:t>
      </w:r>
      <w:r w:rsidR="0084667F">
        <w:rPr>
          <w:rFonts w:cstheme="minorHAnsi"/>
          <w:iCs/>
          <w:color w:val="101010"/>
          <w:szCs w:val="24"/>
        </w:rPr>
        <w:t>interface</w:t>
      </w:r>
      <w:r w:rsidRPr="0084667F">
        <w:rPr>
          <w:rFonts w:cstheme="minorHAnsi"/>
          <w:iCs/>
          <w:color w:val="101010"/>
          <w:szCs w:val="24"/>
        </w:rPr>
        <w:t xml:space="preserve">. It provides a service for client applications to query knowledge bases using the SPARQL query language. </w:t>
      </w:r>
      <w:r w:rsidR="0084667F" w:rsidRPr="0084667F">
        <w:rPr>
          <w:rFonts w:cstheme="minorHAnsi"/>
          <w:iCs/>
          <w:color w:val="101010"/>
          <w:szCs w:val="24"/>
        </w:rPr>
        <w:t>After execution of the SPARQL query, the results are transm</w:t>
      </w:r>
      <w:r w:rsidR="0084667F">
        <w:rPr>
          <w:rFonts w:cstheme="minorHAnsi"/>
          <w:iCs/>
          <w:color w:val="101010"/>
          <w:szCs w:val="24"/>
        </w:rPr>
        <w:t xml:space="preserve">itted to client applications. </w:t>
      </w:r>
      <w:r w:rsidR="0084667F" w:rsidRPr="0084667F">
        <w:rPr>
          <w:rFonts w:cstheme="minorHAnsi"/>
          <w:iCs/>
          <w:color w:val="101010"/>
          <w:szCs w:val="24"/>
        </w:rPr>
        <w:t xml:space="preserve">A SPARQL endpoint can </w:t>
      </w:r>
      <w:r w:rsidR="0084667F" w:rsidRPr="0084667F">
        <w:rPr>
          <w:rFonts w:cstheme="minorHAnsi"/>
          <w:iCs/>
          <w:color w:val="101010"/>
          <w:szCs w:val="24"/>
        </w:rPr>
        <w:lastRenderedPageBreak/>
        <w:t>be configured to return results in a number of different formats. For instance, when used by human users in an interactive way, it presents the res</w:t>
      </w:r>
      <w:r w:rsidR="0084667F">
        <w:rPr>
          <w:rFonts w:cstheme="minorHAnsi"/>
          <w:iCs/>
          <w:color w:val="101010"/>
          <w:szCs w:val="24"/>
        </w:rPr>
        <w:t>ult in the form of a HTML table.</w:t>
      </w:r>
      <w:r w:rsidR="0084667F" w:rsidRPr="0084667F">
        <w:rPr>
          <w:rFonts w:cstheme="minorHAnsi"/>
          <w:iCs/>
          <w:color w:val="101010"/>
          <w:szCs w:val="24"/>
        </w:rPr>
        <w:t xml:space="preserve"> When accessed by applications, the results are serialized into machine-process able formats, such as RDF/XML or T</w:t>
      </w:r>
      <w:r w:rsidR="0084667F">
        <w:rPr>
          <w:rFonts w:cstheme="minorHAnsi"/>
          <w:iCs/>
          <w:color w:val="101010"/>
          <w:szCs w:val="24"/>
        </w:rPr>
        <w:t>urtle format etc</w:t>
      </w:r>
      <w:r w:rsidR="0084667F" w:rsidRPr="0084667F">
        <w:rPr>
          <w:rFonts w:cstheme="minorHAnsi"/>
          <w:iCs/>
          <w:color w:val="101010"/>
          <w:szCs w:val="24"/>
        </w:rPr>
        <w:t>.</w:t>
      </w:r>
      <w:r w:rsidR="0084667F">
        <w:rPr>
          <w:rFonts w:cstheme="minorHAnsi"/>
          <w:iCs/>
          <w:color w:val="101010"/>
          <w:szCs w:val="24"/>
        </w:rPr>
        <w:t xml:space="preserve"> </w:t>
      </w:r>
      <w:r w:rsidR="0084667F" w:rsidRPr="0084667F">
        <w:rPr>
          <w:rFonts w:cstheme="minorHAnsi"/>
          <w:iCs/>
          <w:color w:val="101010"/>
          <w:szCs w:val="24"/>
        </w:rPr>
        <w:t>SPARQL endpoints can be categorized as generic</w:t>
      </w:r>
      <w:r w:rsidR="0084667F" w:rsidRPr="0084667F">
        <w:rPr>
          <w:rFonts w:cstheme="minorHAnsi"/>
          <w:i/>
          <w:iCs/>
          <w:color w:val="101010"/>
          <w:szCs w:val="24"/>
        </w:rPr>
        <w:t xml:space="preserve"> </w:t>
      </w:r>
      <w:r w:rsidR="0084667F" w:rsidRPr="0084667F">
        <w:rPr>
          <w:rFonts w:cstheme="minorHAnsi"/>
          <w:iCs/>
          <w:color w:val="101010"/>
          <w:szCs w:val="24"/>
        </w:rPr>
        <w:t>endpoints and specific</w:t>
      </w:r>
      <w:r w:rsidR="0084667F" w:rsidRPr="0084667F">
        <w:rPr>
          <w:rFonts w:cstheme="minorHAnsi"/>
          <w:i/>
          <w:iCs/>
          <w:color w:val="101010"/>
          <w:szCs w:val="24"/>
        </w:rPr>
        <w:t xml:space="preserve"> </w:t>
      </w:r>
      <w:r w:rsidR="0084667F" w:rsidRPr="0084667F">
        <w:rPr>
          <w:rFonts w:cstheme="minorHAnsi"/>
          <w:iCs/>
          <w:color w:val="101010"/>
          <w:szCs w:val="24"/>
        </w:rPr>
        <w:t>end- points. A generic endpoint works against any RDF dataset, which could be stored locally or accessible from the Web. A specific endpoint is tied to one particular dataset, and this dataset cannot be switched to another endpoint.</w:t>
      </w:r>
      <w:r w:rsidR="0084667F">
        <w:rPr>
          <w:rFonts w:cstheme="minorHAnsi"/>
          <w:iCs/>
          <w:color w:val="101010"/>
          <w:szCs w:val="24"/>
        </w:rPr>
        <w:t xml:space="preserve"> </w:t>
      </w:r>
    </w:p>
    <w:p w14:paraId="35840FD3" w14:textId="4402FF69" w:rsidR="001157BB" w:rsidRPr="00C967B4" w:rsidRDefault="0084667F" w:rsidP="001157BB">
      <w:pPr>
        <w:jc w:val="both"/>
        <w:rPr>
          <w:rFonts w:cstheme="minorHAnsi"/>
          <w:iCs/>
          <w:color w:val="101010"/>
          <w:szCs w:val="24"/>
        </w:rPr>
      </w:pPr>
      <w:r w:rsidRPr="0084667F">
        <w:rPr>
          <w:rFonts w:cstheme="minorHAnsi"/>
          <w:iCs/>
          <w:color w:val="101010"/>
          <w:szCs w:val="24"/>
        </w:rPr>
        <w:t>SPARQL protocol</w:t>
      </w:r>
      <w:r w:rsidRPr="0084667F">
        <w:rPr>
          <w:rFonts w:cstheme="minorHAnsi"/>
          <w:iCs/>
          <w:color w:val="101010"/>
          <w:szCs w:val="24"/>
        </w:rPr>
        <w:fldChar w:fldCharType="begin"/>
      </w:r>
      <w:r w:rsidR="007E252E">
        <w:rPr>
          <w:rFonts w:cstheme="minorHAnsi"/>
          <w:iCs/>
          <w:color w:val="101010"/>
          <w:szCs w:val="24"/>
        </w:rPr>
        <w:instrText xml:space="preserve"> ADDIN EN.CITE &lt;EndNote&gt;&lt;Cite&gt;&lt;Author&gt;Clark&lt;/Author&gt;&lt;Year&gt;2008&lt;/Year&gt;&lt;RecNum&gt;16&lt;/RecNum&gt;&lt;DisplayText&gt;[8]&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rsidRPr="0084667F">
        <w:rPr>
          <w:rFonts w:cstheme="minorHAnsi"/>
          <w:iCs/>
          <w:color w:val="101010"/>
          <w:szCs w:val="24"/>
        </w:rPr>
        <w:fldChar w:fldCharType="separate"/>
      </w:r>
      <w:r w:rsidR="007E252E">
        <w:rPr>
          <w:rFonts w:cstheme="minorHAnsi"/>
          <w:iCs/>
          <w:noProof/>
          <w:color w:val="101010"/>
          <w:szCs w:val="24"/>
        </w:rPr>
        <w:t>[</w:t>
      </w:r>
      <w:hyperlink w:anchor="_ENREF_8" w:tooltip="Clark, 2008 #16" w:history="1">
        <w:r w:rsidR="007E252E">
          <w:rPr>
            <w:rFonts w:cstheme="minorHAnsi"/>
            <w:iCs/>
            <w:noProof/>
            <w:color w:val="101010"/>
            <w:szCs w:val="24"/>
          </w:rPr>
          <w:t>8</w:t>
        </w:r>
      </w:hyperlink>
      <w:r w:rsidR="007E252E">
        <w:rPr>
          <w:rFonts w:cstheme="minorHAnsi"/>
          <w:iCs/>
          <w:noProof/>
          <w:color w:val="101010"/>
          <w:szCs w:val="24"/>
        </w:rPr>
        <w:t>]</w:t>
      </w:r>
      <w:r w:rsidRPr="0084667F">
        <w:rPr>
          <w:rFonts w:cstheme="minorHAnsi"/>
          <w:iCs/>
          <w:color w:val="101010"/>
          <w:szCs w:val="24"/>
        </w:rPr>
        <w:fldChar w:fldCharType="end"/>
      </w:r>
      <w:r w:rsidRPr="0084667F">
        <w:rPr>
          <w:rFonts w:cstheme="minorHAnsi"/>
          <w:iCs/>
          <w:color w:val="101010"/>
          <w:szCs w:val="24"/>
        </w:rPr>
        <w:t xml:space="preserve"> uses WSDL 2.0 to define simple HTTP and SOAP bindings for remotely querying RDF data.</w:t>
      </w:r>
      <w:r w:rsidR="00680E1A">
        <w:rPr>
          <w:rFonts w:cstheme="minorHAnsi"/>
          <w:iCs/>
          <w:color w:val="101010"/>
          <w:szCs w:val="24"/>
        </w:rPr>
        <w:t xml:space="preserve"> </w:t>
      </w:r>
      <w:r>
        <w:rPr>
          <w:rFonts w:cstheme="minorHAnsi"/>
          <w:iCs/>
          <w:color w:val="101010"/>
          <w:szCs w:val="24"/>
        </w:rPr>
        <w:t xml:space="preserve">Client applications use SPARQL protocol to </w:t>
      </w:r>
      <w:r w:rsidR="00C967B4">
        <w:rPr>
          <w:rFonts w:cstheme="minorHAnsi"/>
          <w:iCs/>
          <w:color w:val="101010"/>
          <w:szCs w:val="24"/>
        </w:rPr>
        <w:t>interact with SPARQL endpoints</w:t>
      </w:r>
      <w:r w:rsidR="00680E1A">
        <w:rPr>
          <w:rFonts w:cstheme="minorHAnsi"/>
          <w:iCs/>
          <w:color w:val="101010"/>
          <w:szCs w:val="24"/>
        </w:rPr>
        <w:t>.</w:t>
      </w:r>
    </w:p>
    <w:p w14:paraId="0B0798A9" w14:textId="77777777" w:rsidR="00C967B4" w:rsidRDefault="00C967B4" w:rsidP="0077748F">
      <w:pPr>
        <w:jc w:val="both"/>
        <w:rPr>
          <w:iCs/>
        </w:rPr>
      </w:pPr>
    </w:p>
    <w:p w14:paraId="2711D96E" w14:textId="60DF7083" w:rsidR="0077748F" w:rsidRDefault="00CE0D62" w:rsidP="0077748F">
      <w:pPr>
        <w:jc w:val="both"/>
      </w:pPr>
      <w:r>
        <w:t>2.3 Introduction to REST</w:t>
      </w:r>
    </w:p>
    <w:p w14:paraId="54DF058B" w14:textId="432C8B7C" w:rsidR="00D575D2" w:rsidRDefault="00EB618E" w:rsidP="0077748F">
      <w:pPr>
        <w:jc w:val="both"/>
      </w:pPr>
      <w:r>
        <w:t xml:space="preserve"> Representation State Transfer (REST</w:t>
      </w:r>
      <w:r w:rsidR="00062680">
        <w:t>)</w:t>
      </w:r>
      <w:r>
        <w:t xml:space="preserve"> was introduced and described by Roy Fielding in his doctoral dissertation. </w:t>
      </w:r>
      <w:r w:rsidR="00D575D2">
        <w:t>As part of his doctoral studies, Roy Fielding generalized the Web’s architectural principles and presented them as a framework of constraints or an architectural style.</w:t>
      </w:r>
      <w:r w:rsidR="00A574F0">
        <w:t xml:space="preserve"> </w:t>
      </w:r>
      <w:r w:rsidR="00A574F0" w:rsidRPr="00A574F0">
        <w:t>Through this framework, Fielding described how distributed information systems such as the Web are built and operated. He described the interplay between resources, and the role of unique identifiers in such systems. He also talked about using a limited set of operations with uniform semantics to build a ubiquitous infrastructure that can s</w:t>
      </w:r>
      <w:r w:rsidR="00A574F0">
        <w:t>upport any type of application.</w:t>
      </w:r>
      <w:r w:rsidR="00A574F0" w:rsidRPr="00A574F0">
        <w:t xml:space="preserve"> Fielding referred to this architectural style as </w:t>
      </w:r>
      <w:proofErr w:type="spellStart"/>
      <w:r w:rsidR="00A574F0" w:rsidRPr="00A574F0">
        <w:rPr>
          <w:i/>
          <w:iCs/>
        </w:rPr>
        <w:t>REpresentational</w:t>
      </w:r>
      <w:proofErr w:type="spellEnd"/>
      <w:r w:rsidR="00A574F0" w:rsidRPr="00A574F0">
        <w:rPr>
          <w:i/>
          <w:iCs/>
        </w:rPr>
        <w:t xml:space="preserve"> State Transfer, </w:t>
      </w:r>
      <w:r w:rsidR="00A574F0" w:rsidRPr="00A574F0">
        <w:t>or REST.</w:t>
      </w:r>
    </w:p>
    <w:p w14:paraId="4EEA0AD8" w14:textId="545AF06D" w:rsidR="00EB618E" w:rsidRDefault="00062680" w:rsidP="0077748F">
      <w:pPr>
        <w:jc w:val="both"/>
      </w:pPr>
      <w:r>
        <w:t xml:space="preserve">REST is a set of constraints that inform the design of hypermedia system. REST claims that following these constraints will result in architecture that is scalable, mash up able, usable and accessible. </w:t>
      </w:r>
      <w:r w:rsidR="00DA2503">
        <w:t>The following constraints are the core of REST architectural style.</w:t>
      </w:r>
    </w:p>
    <w:p w14:paraId="3FC66A3A" w14:textId="5AC9F5D3" w:rsidR="00DA2503" w:rsidRDefault="00DA2503" w:rsidP="00DA2503">
      <w:pPr>
        <w:pStyle w:val="ListParagraph"/>
        <w:numPr>
          <w:ilvl w:val="0"/>
          <w:numId w:val="13"/>
        </w:numPr>
        <w:jc w:val="both"/>
      </w:pPr>
      <w:r>
        <w:lastRenderedPageBreak/>
        <w:t>Resource Identification:</w:t>
      </w:r>
    </w:p>
    <w:p w14:paraId="42C6AC3A" w14:textId="1B5DF428" w:rsidR="00DA2503" w:rsidRDefault="00DA2503" w:rsidP="00DA2503">
      <w:pPr>
        <w:ind w:left="720"/>
        <w:jc w:val="both"/>
      </w:pPr>
      <w:r>
        <w:t>All reso</w:t>
      </w:r>
      <w:r w:rsidR="00895D25">
        <w:t xml:space="preserve">urces of a system should have a unique identifier and the resources should be addressable using this identifier. To have addressability, the identifiers should be global and should be dereference able irrespective have their context. </w:t>
      </w:r>
    </w:p>
    <w:p w14:paraId="6AD24523" w14:textId="40A79AC0" w:rsidR="006B2065" w:rsidRDefault="006B2065" w:rsidP="006B2065">
      <w:pPr>
        <w:pStyle w:val="ListParagraph"/>
        <w:numPr>
          <w:ilvl w:val="0"/>
          <w:numId w:val="13"/>
        </w:numPr>
        <w:jc w:val="both"/>
      </w:pPr>
      <w:r>
        <w:t>Unique Interface:</w:t>
      </w:r>
    </w:p>
    <w:p w14:paraId="34BC4CB1" w14:textId="52416E84" w:rsidR="00FC1E2F" w:rsidRDefault="00FC1E2F" w:rsidP="00FC1E2F">
      <w:pPr>
        <w:pStyle w:val="ListParagraph"/>
        <w:jc w:val="both"/>
      </w:pPr>
      <w:r w:rsidRPr="00FC1E2F">
        <w:t>This constraint states that all the interactions between the system's resources and the client applications should be carried out through a uniform constrained interface. This interface should expose a small set of well-defined methods to manipulate the resources.</w:t>
      </w:r>
    </w:p>
    <w:p w14:paraId="1A221AA2" w14:textId="67E5F5F0" w:rsidR="00E70E14" w:rsidRDefault="00E70E14" w:rsidP="00E70E14">
      <w:pPr>
        <w:pStyle w:val="ListParagraph"/>
        <w:numPr>
          <w:ilvl w:val="0"/>
          <w:numId w:val="13"/>
        </w:numPr>
        <w:jc w:val="both"/>
      </w:pPr>
      <w:r>
        <w:t>Self-Describing Messages:</w:t>
      </w:r>
    </w:p>
    <w:p w14:paraId="7C18E55B" w14:textId="3ED0E980" w:rsidR="00E70E14" w:rsidRDefault="0069300B" w:rsidP="0069300B">
      <w:pPr>
        <w:pStyle w:val="ListParagraph"/>
        <w:jc w:val="both"/>
      </w:pPr>
      <w:r>
        <w:t xml:space="preserve">This constraint builds upon the second constraint. As the second constraint states that all interactions with resources should be exposed through a uniform interface, REST architecture demands </w:t>
      </w:r>
      <w:r w:rsidR="00E70E14">
        <w:t xml:space="preserve">the resources should have </w:t>
      </w:r>
      <w:r w:rsidR="006B0791">
        <w:t xml:space="preserve">representations that represent the important aspects of the resource. </w:t>
      </w:r>
      <w:r w:rsidR="002C624D">
        <w:t xml:space="preserve">These representations have to be designed in such a way, that </w:t>
      </w:r>
      <w:r w:rsidR="00745EA2">
        <w:t>any</w:t>
      </w:r>
      <w:r w:rsidR="002C624D">
        <w:t xml:space="preserve"> client applications can get </w:t>
      </w:r>
      <w:r w:rsidR="00FE5584">
        <w:t xml:space="preserve">the relevant state </w:t>
      </w:r>
      <w:r w:rsidR="002C624D">
        <w:t>of the resource by inspecting their representations.</w:t>
      </w:r>
      <w:r w:rsidR="00DF4B97">
        <w:t xml:space="preserve"> </w:t>
      </w:r>
      <w:r w:rsidR="00012A92">
        <w:t>Also, b</w:t>
      </w:r>
      <w:r w:rsidR="00DF4B97">
        <w:t>y exchanging the</w:t>
      </w:r>
      <w:r w:rsidR="0067050E">
        <w:t>se</w:t>
      </w:r>
      <w:r w:rsidR="00DF4B97">
        <w:t xml:space="preserve"> representations via the uniform interface, any changes to the resourc</w:t>
      </w:r>
      <w:r w:rsidR="00D64016">
        <w:t xml:space="preserve">e or its state </w:t>
      </w:r>
      <w:r w:rsidR="0067050E">
        <w:t>should be</w:t>
      </w:r>
      <w:r w:rsidR="00DF4B97">
        <w:t xml:space="preserve"> communicated.</w:t>
      </w:r>
    </w:p>
    <w:p w14:paraId="52782F42" w14:textId="178BAB90" w:rsidR="0067050E" w:rsidRDefault="007D0B02" w:rsidP="0067050E">
      <w:pPr>
        <w:pStyle w:val="ListParagraph"/>
        <w:numPr>
          <w:ilvl w:val="0"/>
          <w:numId w:val="13"/>
        </w:numPr>
        <w:jc w:val="both"/>
      </w:pPr>
      <w:r>
        <w:t>Hypermedia Driving application state:</w:t>
      </w:r>
    </w:p>
    <w:p w14:paraId="7076C5B5" w14:textId="67CB118F" w:rsidR="007D0B02" w:rsidRDefault="007D0B02" w:rsidP="00550044">
      <w:pPr>
        <w:pStyle w:val="ListParagraph"/>
        <w:jc w:val="both"/>
      </w:pPr>
      <w:r>
        <w:t>This constraint states that the representations</w:t>
      </w:r>
      <w:r w:rsidR="00512AE9">
        <w:t>, described in third constraint,</w:t>
      </w:r>
      <w:r>
        <w:t xml:space="preserve"> should be linked, so that the application</w:t>
      </w:r>
      <w:r w:rsidR="00550044">
        <w:t>s</w:t>
      </w:r>
      <w:r>
        <w:t xml:space="preserve"> that</w:t>
      </w:r>
      <w:r w:rsidR="00550044">
        <w:t xml:space="preserve"> have the capability to understand</w:t>
      </w:r>
      <w:r>
        <w:t xml:space="preserve"> </w:t>
      </w:r>
      <w:r w:rsidR="00550044">
        <w:t>these</w:t>
      </w:r>
      <w:r w:rsidR="007A02CA">
        <w:t xml:space="preserve"> representation</w:t>
      </w:r>
      <w:r w:rsidR="00550044">
        <w:t>s</w:t>
      </w:r>
      <w:r>
        <w:t xml:space="preserve"> will be able to find these links. </w:t>
      </w:r>
      <w:r w:rsidR="00FE0251">
        <w:t>As the semantics of these links are described by the representations, t</w:t>
      </w:r>
      <w:r>
        <w:t>he</w:t>
      </w:r>
      <w:r w:rsidR="00FE0251">
        <w:t>se</w:t>
      </w:r>
      <w:r>
        <w:t xml:space="preserve"> application</w:t>
      </w:r>
      <w:r w:rsidR="00550044">
        <w:t>s</w:t>
      </w:r>
      <w:r>
        <w:t xml:space="preserve"> will also be able to understand </w:t>
      </w:r>
      <w:r w:rsidR="00FE0251">
        <w:t>them.</w:t>
      </w:r>
      <w:r w:rsidR="00512AE9">
        <w:t xml:space="preserve"> These links </w:t>
      </w:r>
      <w:r w:rsidR="00BB57A5">
        <w:t xml:space="preserve">help these applications in </w:t>
      </w:r>
      <w:r w:rsidR="00512AE9">
        <w:t>identifying new resources</w:t>
      </w:r>
      <w:r w:rsidR="00BB57A5">
        <w:t xml:space="preserve"> and also </w:t>
      </w:r>
      <w:r w:rsidR="00C52659">
        <w:t>they allow the</w:t>
      </w:r>
      <w:r w:rsidR="00BB57A5">
        <w:t>m</w:t>
      </w:r>
      <w:r w:rsidR="00C52659">
        <w:t xml:space="preserve"> with the possibility of making certain state transitions.</w:t>
      </w:r>
      <w:r w:rsidR="00EB2F6C">
        <w:t xml:space="preserve"> In short this constraint states to </w:t>
      </w:r>
      <w:r w:rsidR="00EB2F6C">
        <w:lastRenderedPageBreak/>
        <w:t>use Hypermedia As The Engine Of Application State (HATEOAS).</w:t>
      </w:r>
      <w:r w:rsidR="00BB57A5">
        <w:t xml:space="preserve"> According to </w:t>
      </w:r>
      <w:r w:rsidR="00BB57A5">
        <w:fldChar w:fldCharType="begin"/>
      </w:r>
      <w:r w:rsidR="007E252E">
        <w:instrText xml:space="preserve"> ADDIN EN.CITE &lt;EndNote&gt;&lt;Cite&gt;&lt;Author&gt;Pautasso&lt;/Author&gt;&lt;Year&gt;2009&lt;/Year&gt;&lt;RecNum&gt;21&lt;/RecNum&gt;&lt;DisplayText&gt;[9]&lt;/DisplayText&gt;&lt;record&gt;&lt;rec-number&gt;21&lt;/rec-number&gt;&lt;foreign-keys&gt;&lt;key app="EN" db-id="s0da0vvzexxt5letx2ixxwtisvdzfzax0ft2"&gt;21&lt;/key&gt;&lt;/foreign-keys&gt;&lt;ref-type name="Conference Paper"&gt;47&lt;/ref-type&gt;&lt;contributors&gt;&lt;authors&gt;&lt;author&gt;Cesare Pautasso&lt;/author&gt;&lt;author&gt;Erik Wilde&lt;/author&gt;&lt;/authors&gt;&lt;/contributors&gt;&lt;titles&gt;&lt;title&gt;Why is the web loosely coupled?: a multi-faceted metric for service design&lt;/title&gt;&lt;secondary-title&gt;Proceedings of the 18th international conference on World wide web&lt;/secondary-title&gt;&lt;/titles&gt;&lt;pages&gt;911-920&lt;/pages&gt;&lt;dates&gt;&lt;year&gt;2009&lt;/year&gt;&lt;/dates&gt;&lt;pub-location&gt;Madrid, Spain&lt;/pub-location&gt;&lt;publisher&gt;ACM&lt;/publisher&gt;&lt;urls&gt;&lt;/urls&gt;&lt;custom1&gt;1526832&lt;/custom1&gt;&lt;electronic-resource-num&gt;10.1145/1526709.1526832&lt;/electronic-resource-num&gt;&lt;/record&gt;&lt;/Cite&gt;&lt;/EndNote&gt;</w:instrText>
      </w:r>
      <w:r w:rsidR="00BB57A5">
        <w:fldChar w:fldCharType="separate"/>
      </w:r>
      <w:r w:rsidR="007E252E">
        <w:rPr>
          <w:noProof/>
        </w:rPr>
        <w:t>[</w:t>
      </w:r>
      <w:hyperlink w:anchor="_ENREF_9" w:tooltip="Pautasso, 2009 #21" w:history="1">
        <w:r w:rsidR="007E252E">
          <w:rPr>
            <w:noProof/>
          </w:rPr>
          <w:t>9</w:t>
        </w:r>
      </w:hyperlink>
      <w:r w:rsidR="007E252E">
        <w:rPr>
          <w:noProof/>
        </w:rPr>
        <w:t>]</w:t>
      </w:r>
      <w:r w:rsidR="00BB57A5">
        <w:fldChar w:fldCharType="end"/>
      </w:r>
      <w:r w:rsidR="003F108B">
        <w:t xml:space="preserve">, this constraint is the most important reason for supporting lose coupling, as identifiers can be discovered at runtime and used through the uniform interface without the need of any agreements between the interacting parties. </w:t>
      </w:r>
    </w:p>
    <w:p w14:paraId="5F225833" w14:textId="11DC0F99" w:rsidR="00134B95" w:rsidRDefault="00134B95" w:rsidP="00134B95">
      <w:pPr>
        <w:pStyle w:val="ListParagraph"/>
        <w:numPr>
          <w:ilvl w:val="0"/>
          <w:numId w:val="13"/>
        </w:numPr>
        <w:jc w:val="both"/>
      </w:pPr>
      <w:r>
        <w:t xml:space="preserve">Stateless </w:t>
      </w:r>
      <w:r w:rsidR="00875543">
        <w:t>Interaction</w:t>
      </w:r>
      <w:r>
        <w:t>:</w:t>
      </w:r>
    </w:p>
    <w:p w14:paraId="1BAFDD99" w14:textId="550F1691" w:rsidR="00134B95" w:rsidRDefault="008E2CCE" w:rsidP="009D7C72">
      <w:pPr>
        <w:pStyle w:val="ListParagraph"/>
        <w:jc w:val="both"/>
        <w:rPr>
          <w:rFonts w:cstheme="minorHAnsi"/>
          <w:color w:val="101010"/>
          <w:szCs w:val="24"/>
        </w:rPr>
      </w:pPr>
      <w:r>
        <w:t xml:space="preserve">This constraint states that every interaction between the client and server should be self-contained and isolated. </w:t>
      </w:r>
      <w:r w:rsidRPr="00DB1728">
        <w:rPr>
          <w:rFonts w:cstheme="minorHAnsi"/>
          <w:szCs w:val="24"/>
        </w:rPr>
        <w:t xml:space="preserve">The server should not maintain any state of the </w:t>
      </w:r>
      <w:r w:rsidR="00E7318F" w:rsidRPr="00DB1728">
        <w:rPr>
          <w:rFonts w:cstheme="minorHAnsi"/>
          <w:szCs w:val="24"/>
        </w:rPr>
        <w:t>client, which</w:t>
      </w:r>
      <w:r w:rsidRPr="00DB1728">
        <w:rPr>
          <w:rFonts w:cstheme="minorHAnsi"/>
          <w:szCs w:val="24"/>
        </w:rPr>
        <w:t xml:space="preserve"> would allow </w:t>
      </w:r>
      <w:r w:rsidR="00457460" w:rsidRPr="00DB1728">
        <w:rPr>
          <w:rFonts w:cstheme="minorHAnsi"/>
          <w:szCs w:val="24"/>
        </w:rPr>
        <w:t>interactions</w:t>
      </w:r>
      <w:r w:rsidRPr="00DB1728">
        <w:rPr>
          <w:rFonts w:cstheme="minorHAnsi"/>
          <w:szCs w:val="24"/>
        </w:rPr>
        <w:t xml:space="preserve"> to depend up</w:t>
      </w:r>
      <w:r w:rsidRPr="00DB1728">
        <w:rPr>
          <w:rFonts w:cstheme="minorHAnsi"/>
          <w:color w:val="101010"/>
          <w:szCs w:val="24"/>
        </w:rPr>
        <w:t xml:space="preserve">on both the exchanged representation and on the session associated with the client. </w:t>
      </w:r>
      <w:r w:rsidR="00081A8A" w:rsidRPr="00DB1728">
        <w:rPr>
          <w:rFonts w:cstheme="minorHAnsi"/>
          <w:color w:val="101010"/>
          <w:szCs w:val="24"/>
        </w:rPr>
        <w:t xml:space="preserve"> This constraint is necessary to ensure the scalability of the servers is bound only by the number of concurrent client requests and not by the total number of clients that they have to interact with.</w:t>
      </w:r>
    </w:p>
    <w:p w14:paraId="3EE19C55" w14:textId="77777777" w:rsidR="009D7C72" w:rsidRPr="009D7C72" w:rsidRDefault="009D7C72" w:rsidP="009D7C72">
      <w:pPr>
        <w:pStyle w:val="ListParagraph"/>
        <w:jc w:val="both"/>
        <w:rPr>
          <w:rFonts w:cstheme="minorHAnsi"/>
          <w:color w:val="101010"/>
          <w:sz w:val="26"/>
          <w:szCs w:val="26"/>
        </w:rPr>
      </w:pPr>
    </w:p>
    <w:p w14:paraId="2F22DF86" w14:textId="2E30B5DF" w:rsidR="00E70E14" w:rsidRDefault="009D576C" w:rsidP="009D576C">
      <w:pPr>
        <w:jc w:val="both"/>
      </w:pPr>
      <w:r>
        <w:t>If any system is designed and implemented using these constraints, such systems are called RESTful applications.</w:t>
      </w:r>
      <w:r w:rsidR="00334DA2">
        <w:t xml:space="preserve"> In the System Design chapter of this thesis, we will show how we have incorporated all these constraints in your ontology server.</w:t>
      </w:r>
    </w:p>
    <w:p w14:paraId="5B35BD76" w14:textId="1AB9370A" w:rsidR="00072738" w:rsidRDefault="009D7C72" w:rsidP="009D7C72">
      <w:pPr>
        <w:jc w:val="both"/>
      </w:pPr>
      <w:r>
        <w:t>REST is protocol agnostic. But due to HTTP’s ubiquitous nature, most of the systems adhering to REST principles use HTTP protocol as transport layer.</w:t>
      </w:r>
      <w:r w:rsidR="00C84313">
        <w:t xml:space="preserve"> </w:t>
      </w:r>
      <w:r w:rsidR="00FC1E2F">
        <w:t xml:space="preserve">The idea behind REST principle of uniform interface is to stick to the finite set of operations of the application protocol that your system uses to distribute your system’s services. This means utilizing the HTTP methods for exposing the services offered by the system. HTTP specification lists eight methods, out of which four are important to design RESTful services. They are GET, POST, PUT and DELETE. </w:t>
      </w:r>
    </w:p>
    <w:p w14:paraId="41721A3A" w14:textId="44AF6D70" w:rsidR="00035FCD" w:rsidRDefault="00FC1E2F" w:rsidP="00072738">
      <w:pPr>
        <w:pStyle w:val="ListParagraph"/>
        <w:numPr>
          <w:ilvl w:val="0"/>
          <w:numId w:val="13"/>
        </w:numPr>
        <w:jc w:val="both"/>
      </w:pPr>
      <w:r>
        <w:lastRenderedPageBreak/>
        <w:t xml:space="preserve">The GET </w:t>
      </w:r>
      <w:r w:rsidR="00A14296">
        <w:t xml:space="preserve">request </w:t>
      </w:r>
      <w:r>
        <w:t xml:space="preserve">method offers read-only access to </w:t>
      </w:r>
      <w:r w:rsidR="00072738">
        <w:t>resources</w:t>
      </w:r>
      <w:r>
        <w:t xml:space="preserve">. </w:t>
      </w:r>
      <w:r w:rsidR="00072738">
        <w:t>It is used to query the server for specific information. It is idempotent and safe operation. GET method does not change the state of the resource.</w:t>
      </w:r>
    </w:p>
    <w:p w14:paraId="0CF14B61" w14:textId="0FD7290F" w:rsidR="00072738" w:rsidRDefault="00C307A8" w:rsidP="00072738">
      <w:pPr>
        <w:pStyle w:val="ListParagraph"/>
        <w:numPr>
          <w:ilvl w:val="0"/>
          <w:numId w:val="13"/>
        </w:numPr>
        <w:jc w:val="both"/>
      </w:pPr>
      <w:r>
        <w:t xml:space="preserve">The POST </w:t>
      </w:r>
      <w:r w:rsidR="00A14296">
        <w:t xml:space="preserve">request </w:t>
      </w:r>
      <w:r>
        <w:t xml:space="preserve">method offers </w:t>
      </w:r>
      <w:r w:rsidR="00A14296">
        <w:t>a way to send data to the server. It is a non-idempotent operation. It is usually modeled to create or modify a resource.</w:t>
      </w:r>
    </w:p>
    <w:p w14:paraId="6A5EB084" w14:textId="36493462" w:rsidR="00A14296" w:rsidRDefault="00A14296" w:rsidP="00072738">
      <w:pPr>
        <w:pStyle w:val="ListParagraph"/>
        <w:numPr>
          <w:ilvl w:val="0"/>
          <w:numId w:val="13"/>
        </w:numPr>
        <w:jc w:val="both"/>
      </w:pPr>
      <w:r>
        <w:t>The PUT request method also offers a way to send data to the server. But it differs from the POST method as its idempotent. It is usually modeled to update the state of the resource.</w:t>
      </w:r>
    </w:p>
    <w:p w14:paraId="3DF2D931" w14:textId="64A44CEF" w:rsidR="00D54181" w:rsidRDefault="00D54181" w:rsidP="00072738">
      <w:pPr>
        <w:pStyle w:val="ListParagraph"/>
        <w:numPr>
          <w:ilvl w:val="0"/>
          <w:numId w:val="13"/>
        </w:numPr>
        <w:jc w:val="both"/>
      </w:pPr>
      <w:r>
        <w:t>The DELETE request method offers a way to remove resources. It is idempotent as well.</w:t>
      </w:r>
    </w:p>
    <w:p w14:paraId="42D193BD" w14:textId="77777777" w:rsidR="00EC6700" w:rsidRDefault="00EC6700" w:rsidP="00EC6700">
      <w:pPr>
        <w:jc w:val="both"/>
      </w:pPr>
    </w:p>
    <w:p w14:paraId="5164E89A" w14:textId="7CD0F15E" w:rsidR="00035FCD" w:rsidRDefault="00804C53" w:rsidP="00EC6700">
      <w:pPr>
        <w:jc w:val="both"/>
      </w:pPr>
      <w:r>
        <w:t>Application systems provide RESTful web-services by having unique identifiers for the resources they want to expose and support these four HTTP methods to perform operations on the resources.</w:t>
      </w:r>
    </w:p>
    <w:p w14:paraId="273C4B5E" w14:textId="77777777" w:rsidR="00035FCD" w:rsidRDefault="00035FCD" w:rsidP="00235B8A">
      <w:pPr>
        <w:jc w:val="center"/>
      </w:pPr>
    </w:p>
    <w:p w14:paraId="4F240C72" w14:textId="77777777" w:rsidR="00035FCD" w:rsidRDefault="00035FCD" w:rsidP="00235B8A">
      <w:pPr>
        <w:jc w:val="center"/>
      </w:pPr>
    </w:p>
    <w:p w14:paraId="34FE4D34" w14:textId="77777777" w:rsidR="00035FCD" w:rsidRDefault="00035FCD" w:rsidP="00235B8A">
      <w:pPr>
        <w:jc w:val="center"/>
      </w:pPr>
    </w:p>
    <w:p w14:paraId="1AE48AED" w14:textId="77777777" w:rsidR="00035FCD" w:rsidRDefault="00035FCD" w:rsidP="00235B8A">
      <w:pPr>
        <w:jc w:val="center"/>
      </w:pPr>
    </w:p>
    <w:p w14:paraId="4CB26111" w14:textId="77777777" w:rsidR="00035FCD" w:rsidRDefault="00035FCD" w:rsidP="00235B8A">
      <w:pPr>
        <w:jc w:val="center"/>
      </w:pPr>
    </w:p>
    <w:p w14:paraId="7242A124" w14:textId="77777777" w:rsidR="00035FCD" w:rsidRDefault="00035FCD" w:rsidP="00235B8A">
      <w:pPr>
        <w:jc w:val="center"/>
      </w:pPr>
    </w:p>
    <w:p w14:paraId="012CC55D" w14:textId="77777777" w:rsidR="00035FCD" w:rsidRDefault="00035FCD" w:rsidP="00235B8A">
      <w:pPr>
        <w:jc w:val="center"/>
      </w:pPr>
    </w:p>
    <w:p w14:paraId="2D9C27D3" w14:textId="77777777" w:rsidR="00035FCD" w:rsidRDefault="00035FCD" w:rsidP="00235B8A">
      <w:pPr>
        <w:jc w:val="center"/>
      </w:pPr>
    </w:p>
    <w:p w14:paraId="1726F2AD" w14:textId="77777777" w:rsidR="00035FCD" w:rsidRDefault="00035FCD" w:rsidP="00235B8A">
      <w:pPr>
        <w:jc w:val="center"/>
      </w:pPr>
    </w:p>
    <w:p w14:paraId="4C389915" w14:textId="77777777" w:rsidR="00035FCD" w:rsidRDefault="00035FCD" w:rsidP="00235B8A">
      <w:pPr>
        <w:jc w:val="center"/>
      </w:pPr>
    </w:p>
    <w:p w14:paraId="3255AA59" w14:textId="77777777" w:rsidR="00035FCD" w:rsidRDefault="00035FCD" w:rsidP="00235B8A">
      <w:pPr>
        <w:jc w:val="center"/>
      </w:pPr>
    </w:p>
    <w:p w14:paraId="1B74EB81" w14:textId="77777777" w:rsidR="00035FCD" w:rsidRDefault="00035FCD" w:rsidP="00235B8A">
      <w:pPr>
        <w:jc w:val="center"/>
      </w:pPr>
    </w:p>
    <w:p w14:paraId="6F7B7F2A" w14:textId="77777777" w:rsidR="00035FCD" w:rsidRDefault="00035FCD" w:rsidP="00235B8A">
      <w:pPr>
        <w:jc w:val="center"/>
      </w:pPr>
    </w:p>
    <w:p w14:paraId="0FD36174" w14:textId="029DC45A" w:rsidR="008E003D" w:rsidRDefault="008E003D" w:rsidP="00235B8A">
      <w:pPr>
        <w:jc w:val="center"/>
      </w:pPr>
      <w:r>
        <w:t>CHAPTER 3</w:t>
      </w:r>
    </w:p>
    <w:p w14:paraId="4D1A3CDD" w14:textId="798270E8" w:rsidR="008E003D" w:rsidRDefault="008E003D" w:rsidP="00235B8A">
      <w:pPr>
        <w:jc w:val="center"/>
      </w:pPr>
      <w:r>
        <w:t>MOTIVATION</w:t>
      </w:r>
    </w:p>
    <w:p w14:paraId="1C3267AD" w14:textId="77777777" w:rsidR="008E003D" w:rsidRDefault="008E003D" w:rsidP="008E003D">
      <w:pPr>
        <w:jc w:val="both"/>
      </w:pPr>
    </w:p>
    <w:p w14:paraId="0DD19FFE" w14:textId="4D80E32D" w:rsidR="008D090B" w:rsidRDefault="00E45CCF" w:rsidP="005E4986">
      <w:pPr>
        <w:jc w:val="both"/>
      </w:pPr>
      <w:r w:rsidRPr="00E45CCF">
        <w:t>The current de facto global information system World Wide Web</w:t>
      </w:r>
      <w:r w:rsidR="00790802">
        <w:t xml:space="preserve"> (WWW)</w:t>
      </w:r>
      <w:r w:rsidRPr="00E45CCF">
        <w:t xml:space="preserve"> is a web of linked documents. The vision of Semantic Web is to transform WWW from web of linked documents to web of linked data.</w:t>
      </w:r>
      <w:r w:rsidR="005E4986">
        <w:t xml:space="preserve"> </w:t>
      </w:r>
      <w:r w:rsidR="00790802" w:rsidRPr="00E45CCF">
        <w:t>Maturing Semantic Web technology stack fuels the increasing interest in publishing semantically linked data</w:t>
      </w:r>
      <w:r w:rsidRPr="00E45CCF">
        <w:t>. Within recent years we have witness</w:t>
      </w:r>
      <w:r w:rsidR="008D090B">
        <w:t>ed</w:t>
      </w:r>
      <w:r w:rsidR="00800E17">
        <w:t xml:space="preserve"> huge ontologies like </w:t>
      </w:r>
      <w:proofErr w:type="spellStart"/>
      <w:r w:rsidR="00800E17">
        <w:t>Dbpedia</w:t>
      </w:r>
      <w:proofErr w:type="spellEnd"/>
      <w:r w:rsidR="00EF1B26">
        <w:fldChar w:fldCharType="begin"/>
      </w:r>
      <w:r w:rsidR="007E252E">
        <w:instrText xml:space="preserve"> ADDIN EN.CITE &lt;EndNote&gt;&lt;Cite&gt;&lt;Author&gt;Auer&lt;/Author&gt;&lt;Year&gt;2007&lt;/Year&gt;&lt;RecNum&gt;17&lt;/RecNum&gt;&lt;DisplayText&gt;[10]&lt;/DisplayText&gt;&lt;record&gt;&lt;rec-number&gt;17&lt;/rec-number&gt;&lt;foreign-keys&gt;&lt;key app="EN" db-id="s0da0vvzexxt5letx2ixxwtisvdzfzax0ft2"&gt;17&lt;/key&gt;&lt;/foreign-keys&gt;&lt;ref-type name="Journal Article"&gt;17&lt;/ref-type&gt;&lt;contributors&gt;&lt;authors&gt;&lt;author&gt;Auer, S.&lt;/author&gt;&lt;author&gt;Bizer, C.&lt;/author&gt;&lt;author&gt;Kobilarov, G.&lt;/author&gt;&lt;author&gt;Lehmann, J.&lt;/author&gt;&lt;author&gt;Cyganiak, R.&lt;/author&gt;&lt;author&gt;Ives, Z.&lt;/author&gt;&lt;/authors&gt;&lt;/contributors&gt;&lt;titles&gt;&lt;title&gt;Dbpedia: A nucleus for a web of open data&lt;/title&gt;&lt;secondary-title&gt;The Semantic Web&lt;/secondary-title&gt;&lt;/titles&gt;&lt;periodical&gt;&lt;full-title&gt;The Semantic Web&lt;/full-title&gt;&lt;/periodical&gt;&lt;pages&gt;722-735&lt;/pages&gt;&lt;dates&gt;&lt;year&gt;2007&lt;/year&gt;&lt;/dates&gt;&lt;urls&gt;&lt;/urls&gt;&lt;/record&gt;&lt;/Cite&gt;&lt;/EndNote&gt;</w:instrText>
      </w:r>
      <w:r w:rsidR="00EF1B26">
        <w:fldChar w:fldCharType="separate"/>
      </w:r>
      <w:r w:rsidR="007E252E">
        <w:rPr>
          <w:noProof/>
        </w:rPr>
        <w:t>[</w:t>
      </w:r>
      <w:hyperlink w:anchor="_ENREF_10" w:tooltip="Auer, 2007 #17" w:history="1">
        <w:r w:rsidR="007E252E">
          <w:rPr>
            <w:noProof/>
          </w:rPr>
          <w:t>10</w:t>
        </w:r>
      </w:hyperlink>
      <w:r w:rsidR="007E252E">
        <w:rPr>
          <w:noProof/>
        </w:rPr>
        <w:t>]</w:t>
      </w:r>
      <w:r w:rsidR="00EF1B26">
        <w:fldChar w:fldCharType="end"/>
      </w:r>
      <w:r w:rsidR="00800E17">
        <w:t>, YAGO</w:t>
      </w:r>
      <w:r w:rsidR="00EF1B26">
        <w:fldChar w:fldCharType="begin"/>
      </w:r>
      <w:r w:rsidR="007E252E">
        <w:instrText xml:space="preserve"> ADDIN EN.CITE &lt;EndNote&gt;&lt;Cite&gt;&lt;Author&gt;Suchanek&lt;/Author&gt;&lt;Year&gt;2007&lt;/Year&gt;&lt;RecNum&gt;19&lt;/RecNum&gt;&lt;DisplayText&gt;[11]&lt;/DisplayText&gt;&lt;record&gt;&lt;rec-number&gt;19&lt;/rec-number&gt;&lt;foreign-keys&gt;&lt;key app="EN" db-id="s0da0vvzexxt5letx2ixxwtisvdzfzax0ft2"&gt;19&lt;/key&gt;&lt;/foreign-keys&gt;&lt;ref-type name="Conference Proceedings"&gt;10&lt;/ref-type&gt;&lt;contributors&gt;&lt;authors&gt;&lt;author&gt;Suchanek, F.M.&lt;/author&gt;&lt;author&gt;Kasneci, G.&lt;/author&gt;&lt;author&gt;Weikum, G.&lt;/author&gt;&lt;/authors&gt;&lt;/contributors&gt;&lt;titles&gt;&lt;title&gt;Yago: a core of semantic knowledge&lt;/title&gt;&lt;/titles&gt;&lt;pages&gt;697-706&lt;/pages&gt;&lt;dates&gt;&lt;year&gt;2007&lt;/year&gt;&lt;/dates&gt;&lt;publisher&gt;ACM&lt;/publisher&gt;&lt;isbn&gt;1595936548&lt;/isbn&gt;&lt;urls&gt;&lt;/urls&gt;&lt;/record&gt;&lt;/Cite&gt;&lt;/EndNote&gt;</w:instrText>
      </w:r>
      <w:r w:rsidR="00EF1B26">
        <w:fldChar w:fldCharType="separate"/>
      </w:r>
      <w:r w:rsidR="007E252E">
        <w:rPr>
          <w:noProof/>
        </w:rPr>
        <w:t>[</w:t>
      </w:r>
      <w:hyperlink w:anchor="_ENREF_11" w:tooltip="Suchanek, 2007 #19" w:history="1">
        <w:r w:rsidR="007E252E">
          <w:rPr>
            <w:noProof/>
          </w:rPr>
          <w:t>11</w:t>
        </w:r>
      </w:hyperlink>
      <w:r w:rsidR="007E252E">
        <w:rPr>
          <w:noProof/>
        </w:rPr>
        <w:t>]</w:t>
      </w:r>
      <w:r w:rsidR="00EF1B26">
        <w:fldChar w:fldCharType="end"/>
      </w:r>
      <w:r w:rsidR="00800E17">
        <w:t>, Good Relations</w:t>
      </w:r>
      <w:r w:rsidRPr="00E45CCF">
        <w:t xml:space="preserve"> being published. </w:t>
      </w:r>
      <w:r w:rsidR="004F4269">
        <w:t xml:space="preserve">On </w:t>
      </w:r>
      <w:r w:rsidRPr="00E45CCF">
        <w:t xml:space="preserve">the other hand </w:t>
      </w:r>
      <w:r w:rsidR="008D090B">
        <w:t>many</w:t>
      </w:r>
      <w:r w:rsidRPr="00E45CCF">
        <w:t xml:space="preserve"> d</w:t>
      </w:r>
      <w:r w:rsidR="00547F4F">
        <w:t xml:space="preserve">omain specific ontologies like </w:t>
      </w:r>
      <w:proofErr w:type="spellStart"/>
      <w:r w:rsidR="00800E17">
        <w:t>GlycO</w:t>
      </w:r>
      <w:proofErr w:type="spellEnd"/>
      <w:r w:rsidR="00800E17">
        <w:t xml:space="preserve">, Mouse, </w:t>
      </w:r>
      <w:proofErr w:type="spellStart"/>
      <w:r w:rsidR="00800E17">
        <w:t>ProkinO</w:t>
      </w:r>
      <w:proofErr w:type="spellEnd"/>
      <w:r w:rsidR="008D090B">
        <w:t xml:space="preserve"> are also being published</w:t>
      </w:r>
      <w:r w:rsidRPr="00E45CCF">
        <w:t>.</w:t>
      </w:r>
      <w:r w:rsidR="008D090B">
        <w:t xml:space="preserve"> The applications that interoperate among various such domains seek for an alignment among the ontologies from these domains. </w:t>
      </w:r>
      <w:r w:rsidR="005E4986">
        <w:t>As a common result a unified ontology is created. Though the individual size of these domain ontologies not very large in size</w:t>
      </w:r>
      <w:r w:rsidR="004C6A4D">
        <w:t>, the</w:t>
      </w:r>
      <w:r w:rsidR="005E4986">
        <w:t xml:space="preserve"> resultant unified ontology tends to be enormously large and complex. </w:t>
      </w:r>
      <w:r w:rsidR="004C6A4D">
        <w:t>Consequently the number of huge and complex ontologies and applications based on them is rising.</w:t>
      </w:r>
    </w:p>
    <w:p w14:paraId="62154C0F" w14:textId="7D11ABBE" w:rsidR="008E003D" w:rsidRPr="008E003D" w:rsidRDefault="00E45CCF" w:rsidP="008E003D">
      <w:pPr>
        <w:jc w:val="both"/>
      </w:pPr>
      <w:r w:rsidRPr="00E45CCF">
        <w:t>Ontology is a directed graph and its topology can become very complex especially for larger ontologies.</w:t>
      </w:r>
      <w:r w:rsidR="004C6A4D">
        <w:t xml:space="preserve"> </w:t>
      </w:r>
      <w:r w:rsidR="008E003D" w:rsidRPr="008E003D">
        <w:t>This makes it very difficult to comprehend</w:t>
      </w:r>
      <w:r w:rsidR="004C6A4D">
        <w:t xml:space="preserve"> or render them</w:t>
      </w:r>
      <w:r w:rsidR="008E003D" w:rsidRPr="008E003D">
        <w:t xml:space="preserve">. Ontology administrators face difficulties in managing and maintaining large ontologies. Similarly ontology consumer applications like editors, browsers; visualizers have a hard time processing such large ontologies. Ontology navigation can be of create help to solve these problems. Navigating ontology to a point of interest can provide the ontology consumer application a zoomed-in view of the point of </w:t>
      </w:r>
      <w:r w:rsidR="008E003D" w:rsidRPr="008E003D">
        <w:lastRenderedPageBreak/>
        <w:t>interest. Using navigation techniques the applications using large ontologies can focus on a small sub-graph from the ontology, which is of their interest.</w:t>
      </w:r>
    </w:p>
    <w:p w14:paraId="6613BEBA" w14:textId="77777777" w:rsidR="008E003D" w:rsidRPr="008E003D" w:rsidRDefault="008E003D" w:rsidP="008E003D">
      <w:pPr>
        <w:jc w:val="both"/>
      </w:pPr>
      <w:r w:rsidRPr="008E003D">
        <w:t>In last few years, ontologies have moved from theory to practice to real world applications. Ontologies are now not limited to academia but they are finding their way into enterprise applications. Most common operations required in any enterprise application are the CRUD operations. Also these CRUD operations are handy if they are exposed through web-services. And if the web-services are of type REST, then any client application that has capability of sending and receiving HTTP request and response respectively can consume the web-services offering CRUD operations.</w:t>
      </w:r>
    </w:p>
    <w:p w14:paraId="1E88D943" w14:textId="77777777" w:rsidR="008E003D" w:rsidRPr="008E003D" w:rsidRDefault="008E003D" w:rsidP="008E003D">
      <w:pPr>
        <w:jc w:val="both"/>
      </w:pPr>
      <w:r w:rsidRPr="008E003D">
        <w:t>REST architecture is not protocol specific, but uses HTTP protocol as its transport layer. The HTTP protocol is the de facto for Web of linked documents. Web of linked documents is very much similar to ontology in terms of its topology. Both are directed sub-graphs with nodes connected by directed edges. The documents or resources in Web of linked data can be seen analogous to concepts (classes, properties, instances) in ontology. As discussed in the background chapter in REST architecture all resources of a system are exposed via a uniform interface or the URI and CRUD operations are performed on these resources using HTTP operations. Each document in Web of linked document has a unique addressable URI and so do concepts in ontology. Hence we can conclude that REST web-services are a natural fit to expose CRUD operations on the concepts in ontology.</w:t>
      </w:r>
    </w:p>
    <w:p w14:paraId="0303A434" w14:textId="0082361D" w:rsidR="008E003D" w:rsidRPr="008E003D" w:rsidRDefault="008E003D" w:rsidP="008E003D">
      <w:pPr>
        <w:jc w:val="both"/>
      </w:pPr>
      <w:r w:rsidRPr="008E003D">
        <w:t>SPARQL protocol</w:t>
      </w:r>
      <w:r>
        <w:fldChar w:fldCharType="begin"/>
      </w:r>
      <w:r w:rsidR="007E252E">
        <w:instrText xml:space="preserve"> ADDIN EN.CITE &lt;EndNote&gt;&lt;Cite&gt;&lt;Author&gt;Clark&lt;/Author&gt;&lt;Year&gt;2008&lt;/Year&gt;&lt;RecNum&gt;16&lt;/RecNum&gt;&lt;DisplayText&gt;[8]&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fldChar w:fldCharType="separate"/>
      </w:r>
      <w:r w:rsidR="007E252E">
        <w:rPr>
          <w:noProof/>
        </w:rPr>
        <w:t>[</w:t>
      </w:r>
      <w:hyperlink w:anchor="_ENREF_8" w:tooltip="Clark, 2008 #16" w:history="1">
        <w:r w:rsidR="007E252E">
          <w:rPr>
            <w:noProof/>
          </w:rPr>
          <w:t>8</w:t>
        </w:r>
      </w:hyperlink>
      <w:r w:rsidR="007E252E">
        <w:rPr>
          <w:noProof/>
        </w:rPr>
        <w:t>]</w:t>
      </w:r>
      <w:r>
        <w:fldChar w:fldCharType="end"/>
      </w:r>
      <w:r w:rsidR="005B3EE0">
        <w:t xml:space="preserve"> </w:t>
      </w:r>
      <w:r w:rsidRPr="008E003D">
        <w:t xml:space="preserve">uses WSDL 2.0 to define simple HTTP and SOAP </w:t>
      </w:r>
      <w:r w:rsidR="008A7BA6">
        <w:t>bindings</w:t>
      </w:r>
      <w:r w:rsidRPr="008E003D">
        <w:t xml:space="preserve"> for remotely querying RDF data.</w:t>
      </w:r>
      <w:r w:rsidR="008A7BA6">
        <w:t xml:space="preserve"> There are two HTTP bindings defined in the SPARQL protocol </w:t>
      </w:r>
      <w:r w:rsidR="00BE13FD">
        <w:t xml:space="preserve">specification - </w:t>
      </w:r>
      <w:proofErr w:type="spellStart"/>
      <w:r w:rsidR="008A7BA6" w:rsidRPr="008A7BA6">
        <w:rPr>
          <w:i/>
        </w:rPr>
        <w:t>queryHttpGet</w:t>
      </w:r>
      <w:proofErr w:type="spellEnd"/>
      <w:r w:rsidR="008A7BA6">
        <w:t xml:space="preserve"> and </w:t>
      </w:r>
      <w:proofErr w:type="spellStart"/>
      <w:r w:rsidR="008A7BA6" w:rsidRPr="008A7BA6">
        <w:rPr>
          <w:i/>
        </w:rPr>
        <w:t>queryHttpPost</w:t>
      </w:r>
      <w:proofErr w:type="spellEnd"/>
      <w:r w:rsidR="00BE13FD">
        <w:rPr>
          <w:i/>
        </w:rPr>
        <w:t>.</w:t>
      </w:r>
      <w:r w:rsidR="00BD03C6">
        <w:rPr>
          <w:i/>
        </w:rPr>
        <w:t xml:space="preserve"> </w:t>
      </w:r>
      <w:r w:rsidR="00BD03C6">
        <w:t xml:space="preserve">The specification instructs to use </w:t>
      </w:r>
      <w:proofErr w:type="spellStart"/>
      <w:r w:rsidR="00BD03C6">
        <w:t>queryHttpGet</w:t>
      </w:r>
      <w:proofErr w:type="spellEnd"/>
      <w:r w:rsidR="00BD03C6">
        <w:t xml:space="preserve"> except in cases where the URL encoded query exceeds practical limits. In such cases the specifications </w:t>
      </w:r>
      <w:r w:rsidR="00BD03C6">
        <w:lastRenderedPageBreak/>
        <w:t xml:space="preserve">says </w:t>
      </w:r>
      <w:proofErr w:type="spellStart"/>
      <w:r w:rsidR="00BD03C6">
        <w:t>queryHttpPost</w:t>
      </w:r>
      <w:proofErr w:type="spellEnd"/>
      <w:r w:rsidR="00BD03C6">
        <w:t xml:space="preserve"> should be used. </w:t>
      </w:r>
      <w:r w:rsidR="00B502A4">
        <w:t xml:space="preserve">The current SPARQL specification supports SELECT, CONSTRUCT, DESCRIBE and ASK queries. Both SELECT and CONSTRUCT queries are read-only. The SELECT query after successful execution creates a new temporary RDF graph, called the result-set, that contains all or a subset of the variables bound in the query pattern match, whereas the CONSTRUCT query creates a new RDF graph by substituting variables in a set of triple templates. </w:t>
      </w:r>
      <w:r w:rsidR="00BD03C6">
        <w:t xml:space="preserve"> </w:t>
      </w:r>
      <w:r w:rsidR="00B502A4">
        <w:t xml:space="preserve">So both of these query constructs are creating a resource. Clearly using </w:t>
      </w:r>
      <w:proofErr w:type="spellStart"/>
      <w:r w:rsidR="00B502A4">
        <w:t>queryHttpGet</w:t>
      </w:r>
      <w:proofErr w:type="spellEnd"/>
      <w:r w:rsidR="00B502A4">
        <w:t xml:space="preserve"> binding for these queries violates REST principles.</w:t>
      </w:r>
      <w:r w:rsidR="00B502A4">
        <w:rPr>
          <w:i/>
        </w:rPr>
        <w:t xml:space="preserve"> </w:t>
      </w:r>
      <w:r w:rsidRPr="008E003D">
        <w:t>We would discuss in this thesis</w:t>
      </w:r>
      <w:r w:rsidR="00363064">
        <w:t xml:space="preserve"> our approach to make SPARQL query execution RESTful.</w:t>
      </w:r>
      <w:r w:rsidR="00B502A4">
        <w:t xml:space="preserve"> </w:t>
      </w:r>
    </w:p>
    <w:p w14:paraId="3B4E6367" w14:textId="77777777" w:rsidR="008E003D" w:rsidRDefault="008E003D" w:rsidP="008E003D">
      <w:pPr>
        <w:jc w:val="both"/>
      </w:pPr>
    </w:p>
    <w:p w14:paraId="49482C1A" w14:textId="77777777" w:rsidR="008E003D" w:rsidRDefault="008E003D" w:rsidP="00235B8A">
      <w:pPr>
        <w:jc w:val="center"/>
      </w:pPr>
    </w:p>
    <w:p w14:paraId="70D0B86F" w14:textId="77777777" w:rsidR="008E003D" w:rsidRDefault="008E003D" w:rsidP="00235B8A">
      <w:pPr>
        <w:jc w:val="center"/>
      </w:pPr>
    </w:p>
    <w:p w14:paraId="1240761C" w14:textId="77777777" w:rsidR="008E003D" w:rsidRDefault="008E003D" w:rsidP="00235B8A">
      <w:pPr>
        <w:jc w:val="center"/>
      </w:pPr>
    </w:p>
    <w:p w14:paraId="4DFFC658" w14:textId="77777777" w:rsidR="008E003D" w:rsidRDefault="008E003D" w:rsidP="00235B8A">
      <w:pPr>
        <w:jc w:val="center"/>
      </w:pPr>
    </w:p>
    <w:p w14:paraId="68690452" w14:textId="77777777" w:rsidR="008E003D" w:rsidRDefault="008E003D" w:rsidP="00235B8A">
      <w:pPr>
        <w:jc w:val="center"/>
      </w:pPr>
    </w:p>
    <w:p w14:paraId="1FD79C47" w14:textId="77777777" w:rsidR="008E003D" w:rsidRDefault="008E003D" w:rsidP="00235B8A">
      <w:pPr>
        <w:jc w:val="center"/>
      </w:pPr>
    </w:p>
    <w:p w14:paraId="2D930525" w14:textId="77777777" w:rsidR="008E003D" w:rsidRDefault="008E003D" w:rsidP="00235B8A">
      <w:pPr>
        <w:jc w:val="center"/>
      </w:pPr>
    </w:p>
    <w:p w14:paraId="7C391C80" w14:textId="77777777" w:rsidR="008E003D" w:rsidRDefault="008E003D" w:rsidP="00235B8A">
      <w:pPr>
        <w:jc w:val="center"/>
      </w:pPr>
    </w:p>
    <w:p w14:paraId="36076651" w14:textId="77777777" w:rsidR="008E003D" w:rsidRDefault="008E003D" w:rsidP="00235B8A">
      <w:pPr>
        <w:jc w:val="center"/>
      </w:pPr>
    </w:p>
    <w:p w14:paraId="54ED092A" w14:textId="77777777" w:rsidR="008E003D" w:rsidRDefault="008E003D" w:rsidP="00235B8A">
      <w:pPr>
        <w:jc w:val="center"/>
      </w:pPr>
    </w:p>
    <w:p w14:paraId="24858500" w14:textId="77777777" w:rsidR="008E003D" w:rsidRDefault="008E003D" w:rsidP="00235B8A">
      <w:pPr>
        <w:jc w:val="center"/>
      </w:pPr>
    </w:p>
    <w:p w14:paraId="314C0454" w14:textId="77777777" w:rsidR="008E003D" w:rsidRDefault="008E003D" w:rsidP="00235B8A">
      <w:pPr>
        <w:jc w:val="center"/>
      </w:pPr>
    </w:p>
    <w:p w14:paraId="4C4ECE40" w14:textId="77777777" w:rsidR="008E003D" w:rsidRDefault="008E003D" w:rsidP="00235B8A">
      <w:pPr>
        <w:jc w:val="center"/>
      </w:pPr>
    </w:p>
    <w:p w14:paraId="064B4EE3" w14:textId="77777777" w:rsidR="008E003D" w:rsidRDefault="008E003D" w:rsidP="00235B8A">
      <w:pPr>
        <w:jc w:val="center"/>
      </w:pPr>
    </w:p>
    <w:p w14:paraId="121E0195" w14:textId="77777777" w:rsidR="008E003D" w:rsidRDefault="008E003D" w:rsidP="00235B8A">
      <w:pPr>
        <w:jc w:val="center"/>
      </w:pPr>
    </w:p>
    <w:p w14:paraId="242F5D90" w14:textId="77777777" w:rsidR="008E003D" w:rsidRDefault="008E003D" w:rsidP="00235B8A">
      <w:pPr>
        <w:jc w:val="center"/>
      </w:pPr>
    </w:p>
    <w:p w14:paraId="31F6A91E" w14:textId="6E5ABFD3" w:rsidR="001E4C88" w:rsidRDefault="001E4C88" w:rsidP="00235B8A">
      <w:pPr>
        <w:jc w:val="center"/>
      </w:pPr>
      <w:r>
        <w:t>CHAPTER 4</w:t>
      </w:r>
    </w:p>
    <w:p w14:paraId="5EC2B305" w14:textId="3B5CCB72" w:rsidR="001E4C88" w:rsidRDefault="001E4C88" w:rsidP="00235B8A">
      <w:pPr>
        <w:jc w:val="center"/>
      </w:pPr>
      <w:r>
        <w:t>RELATED WORK</w:t>
      </w:r>
    </w:p>
    <w:p w14:paraId="71F5B2F9" w14:textId="726ECB88" w:rsidR="001E4C88" w:rsidRDefault="00A22373" w:rsidP="001E4C88">
      <w:pPr>
        <w:jc w:val="both"/>
      </w:pPr>
      <w:r>
        <w:t>M</w:t>
      </w:r>
      <w:r w:rsidR="00337B79">
        <w:t>any free open-source as well as</w:t>
      </w:r>
      <w:r>
        <w:t xml:space="preserve"> commercial ontology servers are available or are </w:t>
      </w:r>
      <w:r w:rsidR="00337B79">
        <w:t>being developed.</w:t>
      </w:r>
      <w:r w:rsidR="00311463">
        <w:t xml:space="preserve"> Following is a brief overview </w:t>
      </w:r>
      <w:r w:rsidR="009C3843">
        <w:t>of few</w:t>
      </w:r>
      <w:r w:rsidR="00311463">
        <w:t xml:space="preserve"> of them</w:t>
      </w:r>
    </w:p>
    <w:p w14:paraId="2D04BBFC" w14:textId="09604554" w:rsidR="00311463" w:rsidRDefault="00812C20" w:rsidP="00311463">
      <w:pPr>
        <w:pStyle w:val="ListParagraph"/>
        <w:numPr>
          <w:ilvl w:val="0"/>
          <w:numId w:val="15"/>
        </w:numPr>
        <w:jc w:val="both"/>
      </w:pPr>
      <w:r>
        <w:t>Web-Protégé</w:t>
      </w:r>
    </w:p>
    <w:p w14:paraId="59F1CD7A" w14:textId="13925249" w:rsidR="00812C20" w:rsidRDefault="009C3843" w:rsidP="00812C20">
      <w:pPr>
        <w:pStyle w:val="ListParagraph"/>
        <w:jc w:val="both"/>
      </w:pPr>
      <w:r>
        <w:t xml:space="preserve">It is </w:t>
      </w:r>
      <w:r w:rsidR="0076052F">
        <w:t>an</w:t>
      </w:r>
      <w:r>
        <w:t xml:space="preserve"> open-source, </w:t>
      </w:r>
      <w:r w:rsidR="0076052F">
        <w:t>lightweight</w:t>
      </w:r>
      <w:r>
        <w:t>, web-based ontology editor. The main goal of the project is to assist collaborative ontology web development in a web environment. The web browser based graphical user interface is developed using Google Web Toolkit (GWT), whereas the server side component is developed using Protégé</w:t>
      </w:r>
      <w:r w:rsidR="001819E5">
        <w:t>-WOL API</w:t>
      </w:r>
      <w:r>
        <w:t xml:space="preserve"> services. </w:t>
      </w:r>
      <w:r w:rsidR="0030135E" w:rsidRPr="0030135E">
        <w:t xml:space="preserve">Web-Protégé fetches the whole ontology that is requested by the user and is rendered in the browser. This can cause problems when editing or browsing large ontologies. </w:t>
      </w:r>
      <w:r w:rsidR="0030135E">
        <w:t>Also c</w:t>
      </w:r>
      <w:r>
        <w:t>urrently they use Remote Procedure Calls (RPC) from the graphical user interface to the server side services to per</w:t>
      </w:r>
      <w:r w:rsidR="00DC709F">
        <w:t>form user requested operations.</w:t>
      </w:r>
      <w:r w:rsidR="000E5B68">
        <w:t xml:space="preserve"> At the time of writing this thesis, s</w:t>
      </w:r>
      <w:r w:rsidR="00DC709F">
        <w:t>upport for REST web-servic</w:t>
      </w:r>
      <w:r w:rsidR="000E5B68">
        <w:t>es was</w:t>
      </w:r>
      <w:r w:rsidR="0030135E">
        <w:t xml:space="preserve"> in the project’s roadmap.</w:t>
      </w:r>
    </w:p>
    <w:p w14:paraId="56F41833" w14:textId="09AA7E43" w:rsidR="00B77E69" w:rsidRDefault="00B77E69" w:rsidP="00B77E69">
      <w:pPr>
        <w:pStyle w:val="ListParagraph"/>
        <w:numPr>
          <w:ilvl w:val="0"/>
          <w:numId w:val="15"/>
        </w:numPr>
        <w:jc w:val="both"/>
      </w:pPr>
      <w:r>
        <w:t>Ontology-Browser</w:t>
      </w:r>
    </w:p>
    <w:p w14:paraId="41A7A4A9" w14:textId="4CA0B2A7" w:rsidR="00B94B70" w:rsidRDefault="00B94B70" w:rsidP="00B94B70">
      <w:pPr>
        <w:pStyle w:val="ListParagraph"/>
        <w:jc w:val="both"/>
      </w:pPr>
      <w:r>
        <w:t xml:space="preserve">Ontology-Browser was developed as a part of the CO-DE project. It </w:t>
      </w:r>
      <w:r w:rsidR="00CF4FC5">
        <w:t xml:space="preserve">is an ontology server providing features like </w:t>
      </w:r>
      <w:r w:rsidR="006654BC">
        <w:t>browsing OWL ontologies, executing SPARQL queries, and dynamically loading</w:t>
      </w:r>
      <w:r w:rsidR="00CF4FC5">
        <w:t xml:space="preserve"> ontologies in the server. The project has a web browser based graphical user interface. </w:t>
      </w:r>
      <w:r w:rsidR="006654BC">
        <w:t>Th</w:t>
      </w:r>
      <w:r w:rsidR="000E5B68">
        <w:t>e Ontology-Browser allows only</w:t>
      </w:r>
      <w:r w:rsidR="006654BC">
        <w:t xml:space="preserve"> read-only access to the ontologies</w:t>
      </w:r>
      <w:r w:rsidR="000E5B68">
        <w:t>. There is no support for editing or updating any concept from ontology. Also the web-services exposed by the server do not obey REST principles.</w:t>
      </w:r>
    </w:p>
    <w:p w14:paraId="4BF289E8" w14:textId="0E04C9A9" w:rsidR="000E5B68" w:rsidRDefault="000E5B68" w:rsidP="000E5B68">
      <w:pPr>
        <w:pStyle w:val="ListParagraph"/>
        <w:numPr>
          <w:ilvl w:val="0"/>
          <w:numId w:val="15"/>
        </w:numPr>
        <w:jc w:val="both"/>
      </w:pPr>
      <w:r>
        <w:t>Virtuoso</w:t>
      </w:r>
      <w:bookmarkStart w:id="0" w:name="_GoBack"/>
      <w:bookmarkEnd w:id="0"/>
    </w:p>
    <w:p w14:paraId="59B31825" w14:textId="77777777" w:rsidR="000E5B68" w:rsidRDefault="000E5B68" w:rsidP="000E5B68">
      <w:pPr>
        <w:pStyle w:val="ListParagraph"/>
        <w:jc w:val="both"/>
      </w:pPr>
    </w:p>
    <w:p w14:paraId="3DD194C9" w14:textId="77777777" w:rsidR="00B77E69" w:rsidRDefault="00B77E69" w:rsidP="00B77E69">
      <w:pPr>
        <w:pStyle w:val="ListParagraph"/>
        <w:jc w:val="both"/>
      </w:pPr>
    </w:p>
    <w:p w14:paraId="02C79C45" w14:textId="77777777" w:rsidR="00311463" w:rsidRDefault="00311463" w:rsidP="00311463">
      <w:pPr>
        <w:pStyle w:val="ListParagraph"/>
        <w:jc w:val="both"/>
      </w:pPr>
    </w:p>
    <w:p w14:paraId="4455CAA3" w14:textId="4B04B80F" w:rsidR="00A22373" w:rsidRDefault="00A22373" w:rsidP="001E4C88">
      <w:pPr>
        <w:jc w:val="both"/>
      </w:pPr>
      <w:r>
        <w:t xml:space="preserve">The </w:t>
      </w:r>
    </w:p>
    <w:p w14:paraId="48252C23" w14:textId="77777777" w:rsidR="008E003D" w:rsidRDefault="008E003D" w:rsidP="00235B8A">
      <w:pPr>
        <w:jc w:val="center"/>
      </w:pPr>
    </w:p>
    <w:p w14:paraId="551B17DA" w14:textId="77777777" w:rsidR="008E003D" w:rsidRDefault="008E003D" w:rsidP="00235B8A">
      <w:pPr>
        <w:jc w:val="center"/>
      </w:pPr>
    </w:p>
    <w:p w14:paraId="0B6ED792" w14:textId="77777777" w:rsidR="008E003D" w:rsidRDefault="008E003D" w:rsidP="00235B8A">
      <w:pPr>
        <w:jc w:val="center"/>
      </w:pPr>
    </w:p>
    <w:p w14:paraId="3650B98E" w14:textId="77777777" w:rsidR="008E003D" w:rsidRDefault="008E003D" w:rsidP="00235B8A">
      <w:pPr>
        <w:jc w:val="center"/>
      </w:pPr>
    </w:p>
    <w:p w14:paraId="51EB5B4B" w14:textId="77777777" w:rsidR="008E003D" w:rsidRDefault="008E003D" w:rsidP="00235B8A">
      <w:pPr>
        <w:jc w:val="center"/>
      </w:pPr>
    </w:p>
    <w:p w14:paraId="5DE6ADDE" w14:textId="6F6D450F" w:rsidR="00F31E71" w:rsidRDefault="00F31E71" w:rsidP="00235B8A">
      <w:pPr>
        <w:jc w:val="center"/>
      </w:pPr>
      <w:r>
        <w:t>CHAPTER 2</w:t>
      </w:r>
    </w:p>
    <w:p w14:paraId="75A8FFE1" w14:textId="4DFF470F" w:rsidR="00F31E71" w:rsidRDefault="00F31E71" w:rsidP="00235B8A">
      <w:pPr>
        <w:jc w:val="center"/>
      </w:pPr>
      <w:r>
        <w:t>RELATED WORK</w:t>
      </w:r>
    </w:p>
    <w:p w14:paraId="2A739482" w14:textId="165C8CE3" w:rsidR="001B17D1" w:rsidRDefault="001B17D1" w:rsidP="001B17D1">
      <w:pPr>
        <w:jc w:val="both"/>
      </w:pPr>
      <w:r>
        <w:t xml:space="preserve">Many previous attempts have been made to develop </w:t>
      </w:r>
      <w:proofErr w:type="gramStart"/>
      <w:r>
        <w:t>a</w:t>
      </w:r>
      <w:proofErr w:type="gramEnd"/>
      <w:r>
        <w:t xml:space="preserve"> ontology server as stated in the survey [Reference]. Most of the servers mentioned in the survey are developed with the purpose of ontology development. They provide a collaborative platform for various domain knowledge experts to collaborate and create ontologies. </w:t>
      </w:r>
      <w:r w:rsidR="005530AF">
        <w:t>Servers li</w:t>
      </w:r>
      <w:r w:rsidR="00D52BF7">
        <w:t xml:space="preserve">ke </w:t>
      </w:r>
      <w:proofErr w:type="spellStart"/>
      <w:r w:rsidR="00D52BF7">
        <w:t>Ontolingua</w:t>
      </w:r>
      <w:proofErr w:type="spellEnd"/>
      <w:r w:rsidR="00D52BF7">
        <w:t xml:space="preserve"> Server</w:t>
      </w:r>
      <w:r w:rsidR="009610ED">
        <w:fldChar w:fldCharType="begin"/>
      </w:r>
      <w:r w:rsidR="007E252E">
        <w:instrText xml:space="preserve"> ADDIN EN.CITE &lt;EndNote&gt;&lt;Cite&gt;&lt;Author&gt;Farquhar&lt;/Author&gt;&lt;Year&gt;1997&lt;/Year&gt;&lt;RecNum&gt;12&lt;/RecNum&gt;&lt;DisplayText&gt;[12]&lt;/DisplayText&gt;&lt;record&gt;&lt;rec-number&gt;12&lt;/rec-number&gt;&lt;foreign-keys&gt;&lt;key app="EN" db-id="s0da0vvzexxt5letx2ixxwtisvdzfzax0ft2"&gt;12&lt;/key&gt;&lt;/foreign-keys&gt;&lt;ref-type name="Journal Article"&gt;17&lt;/ref-type&gt;&lt;contributors&gt;&lt;authors&gt;&lt;author&gt;Farquhar, A.&lt;/author&gt;&lt;author&gt;Fikes, R.&lt;/author&gt;&lt;author&gt;Rice, J.&lt;/author&gt;&lt;/authors&gt;&lt;/contributors&gt;&lt;titles&gt;&lt;title&gt;The ontolingua server: A tool for collaborative ontology construction&lt;/title&gt;&lt;secondary-title&gt;International Journal of Human-Computers Studies&lt;/secondary-title&gt;&lt;/titles&gt;&lt;periodical&gt;&lt;full-title&gt;International Journal of Human-Computers Studies&lt;/full-title&gt;&lt;/periodical&gt;&lt;pages&gt;707-727&lt;/pages&gt;&lt;volume&gt;46&lt;/volume&gt;&lt;number&gt;6&lt;/number&gt;&lt;dates&gt;&lt;year&gt;1997&lt;/year&gt;&lt;/dates&gt;&lt;isbn&gt;1071-5819&lt;/isbn&gt;&lt;urls&gt;&lt;/urls&gt;&lt;/record&gt;&lt;/Cite&gt;&lt;/EndNote&gt;</w:instrText>
      </w:r>
      <w:r w:rsidR="009610ED">
        <w:fldChar w:fldCharType="separate"/>
      </w:r>
      <w:r w:rsidR="007E252E">
        <w:rPr>
          <w:noProof/>
        </w:rPr>
        <w:t>[</w:t>
      </w:r>
      <w:hyperlink w:anchor="_ENREF_12" w:tooltip="Farquhar, 1997 #12" w:history="1">
        <w:r w:rsidR="007E252E">
          <w:rPr>
            <w:noProof/>
          </w:rPr>
          <w:t>12</w:t>
        </w:r>
      </w:hyperlink>
      <w:r w:rsidR="007E252E">
        <w:rPr>
          <w:noProof/>
        </w:rPr>
        <w:t>]</w:t>
      </w:r>
      <w:r w:rsidR="009610ED">
        <w:fldChar w:fldCharType="end"/>
      </w:r>
      <w:r w:rsidR="005530AF">
        <w:t xml:space="preserve">, </w:t>
      </w:r>
      <w:proofErr w:type="spellStart"/>
      <w:r w:rsidR="005530AF">
        <w:t>Ontosaurus</w:t>
      </w:r>
      <w:proofErr w:type="spellEnd"/>
      <w:r w:rsidR="009610ED">
        <w:fldChar w:fldCharType="begin"/>
      </w:r>
      <w:r w:rsidR="007E252E">
        <w:instrText xml:space="preserve"> ADDIN EN.CITE &lt;EndNote&gt;&lt;Cite&gt;&lt;Author&gt;Swartout&lt;/Author&gt;&lt;Year&gt;1996&lt;/Year&gt;&lt;RecNum&gt;13&lt;/RecNum&gt;&lt;DisplayText&gt;[13]&lt;/DisplayText&gt;&lt;record&gt;&lt;rec-number&gt;13&lt;/rec-number&gt;&lt;foreign-keys&gt;&lt;key app="EN" db-id="s0da0vvzexxt5letx2ixxwtisvdzfzax0ft2"&gt;13&lt;/key&gt;&lt;/foreign-keys&gt;&lt;ref-type name="Conference Proceedings"&gt;10&lt;/ref-type&gt;&lt;contributors&gt;&lt;authors&gt;&lt;author&gt;Swartout, B.&lt;/author&gt;&lt;author&gt;Patil, R.&lt;/author&gt;&lt;author&gt;Knight, K.&lt;/author&gt;&lt;author&gt;Russ, T.&lt;/author&gt;&lt;/authors&gt;&lt;/contributors&gt;&lt;titles&gt;&lt;title&gt;Ontosaurus: a tool for browsing and editing ontologies&lt;/title&gt;&lt;/titles&gt;&lt;dates&gt;&lt;year&gt;1996&lt;/year&gt;&lt;/dates&gt;&lt;urls&gt;&lt;/urls&gt;&lt;/record&gt;&lt;/Cite&gt;&lt;/EndNote&gt;</w:instrText>
      </w:r>
      <w:r w:rsidR="009610ED">
        <w:fldChar w:fldCharType="separate"/>
      </w:r>
      <w:r w:rsidR="007E252E">
        <w:rPr>
          <w:noProof/>
        </w:rPr>
        <w:t>[</w:t>
      </w:r>
      <w:hyperlink w:anchor="_ENREF_13" w:tooltip="Swartout, 1996 #13" w:history="1">
        <w:r w:rsidR="007E252E">
          <w:rPr>
            <w:noProof/>
          </w:rPr>
          <w:t>13</w:t>
        </w:r>
      </w:hyperlink>
      <w:r w:rsidR="007E252E">
        <w:rPr>
          <w:noProof/>
        </w:rPr>
        <w:t>]</w:t>
      </w:r>
      <w:r w:rsidR="009610ED">
        <w:fldChar w:fldCharType="end"/>
      </w:r>
      <w:r w:rsidR="005530AF">
        <w:t xml:space="preserve"> and </w:t>
      </w:r>
      <w:proofErr w:type="spellStart"/>
      <w:r w:rsidR="005530AF">
        <w:t>OntoRama</w:t>
      </w:r>
      <w:proofErr w:type="spellEnd"/>
      <w:r w:rsidR="006D72F5">
        <w:fldChar w:fldCharType="begin"/>
      </w:r>
      <w:r w:rsidR="007E252E">
        <w:instrText xml:space="preserve"> ADDIN EN.CITE &lt;EndNote&gt;&lt;Cite&gt;&lt;Author&gt;Eklund&lt;/Author&gt;&lt;Year&gt;2002&lt;/Year&gt;&lt;RecNum&gt;14&lt;/RecNum&gt;&lt;DisplayText&gt;[14]&lt;/DisplayText&gt;&lt;record&gt;&lt;rec-number&gt;14&lt;/rec-number&gt;&lt;foreign-keys&gt;&lt;key app="EN" db-id="s0da0vvzexxt5letx2ixxwtisvdzfzax0ft2"&gt;14&lt;/key&gt;&lt;/foreign-keys&gt;&lt;ref-type name="Conference Proceedings"&gt;10&lt;/ref-type&gt;&lt;contributors&gt;&lt;authors&gt;&lt;author&gt;Eklund, P.&lt;/author&gt;&lt;author&gt;Roberts, N.&lt;/author&gt;&lt;author&gt;Green, S.&lt;/author&gt;&lt;/authors&gt;&lt;/contributors&gt;&lt;titles&gt;&lt;title&gt;Ontorama: Browsing rdf ontologies using a hyperbolic-style browser&lt;/title&gt;&lt;/titles&gt;&lt;pages&gt;405-411&lt;/pages&gt;&lt;dates&gt;&lt;year&gt;2002&lt;/year&gt;&lt;/dates&gt;&lt;publisher&gt;IEEE&lt;/publisher&gt;&lt;isbn&gt;0769518621&lt;/isbn&gt;&lt;urls&gt;&lt;/urls&gt;&lt;/record&gt;&lt;/Cite&gt;&lt;/EndNote&gt;</w:instrText>
      </w:r>
      <w:r w:rsidR="006D72F5">
        <w:fldChar w:fldCharType="separate"/>
      </w:r>
      <w:r w:rsidR="007E252E">
        <w:rPr>
          <w:noProof/>
        </w:rPr>
        <w:t>[</w:t>
      </w:r>
      <w:hyperlink w:anchor="_ENREF_14" w:tooltip="Eklund, 2002 #14" w:history="1">
        <w:r w:rsidR="007E252E">
          <w:rPr>
            <w:noProof/>
          </w:rPr>
          <w:t>14</w:t>
        </w:r>
      </w:hyperlink>
      <w:r w:rsidR="007E252E">
        <w:rPr>
          <w:noProof/>
        </w:rPr>
        <w:t>]</w:t>
      </w:r>
      <w:r w:rsidR="006D72F5">
        <w:fldChar w:fldCharType="end"/>
      </w:r>
      <w:r w:rsidR="005530AF">
        <w:t xml:space="preserve"> provide implicitly or explicitly isolated tool for ontology building</w:t>
      </w:r>
      <w:r w:rsidR="00CD263C">
        <w:fldChar w:fldCharType="begin"/>
      </w:r>
      <w:r w:rsidR="007E252E">
        <w:instrText xml:space="preserve"> ADDIN EN.CITE &lt;EndNote&gt;&lt;Cite&gt;&lt;Author&gt;Ahmad&lt;/Author&gt;&lt;Year&gt;2007&lt;/Year&gt;&lt;RecNum&gt;10&lt;/RecNum&gt;&lt;DisplayText&gt;[15]&lt;/DisplayText&gt;&lt;record&gt;&lt;rec-number&gt;10&lt;/rec-number&gt;&lt;foreign-keys&gt;&lt;key app="EN" db-id="s0da0vvzexxt5letx2ixxwtisvdzfzax0ft2"&gt;10&lt;/key&gt;&lt;/foreign-keys&gt;&lt;ref-type name="Conference Paper"&gt;47&lt;/ref-type&gt;&lt;contributors&gt;&lt;authors&gt;&lt;author&gt;Mohammad Nazir Ahmad&lt;/author&gt;&lt;author&gt;Robert M. Colomb&lt;/author&gt;&lt;/authors&gt;&lt;/contributors&gt;&lt;titles&gt;&lt;title&gt;Managing ontologies: a comparative study of ontology servers&lt;/title&gt;&lt;secondary-title&gt;Proceedings of the eighteenth conference on Australasian database - Volume 63&lt;/secondary-title&gt;&lt;/titles&gt;&lt;pages&gt;13-22&lt;/pages&gt;&lt;dates&gt;&lt;year&gt;2007&lt;/year&gt;&lt;/dates&gt;&lt;pub-location&gt;Ballarat, Victoria, Australia&lt;/pub-location&gt;&lt;publisher&gt;Australian Computer Society, Inc.&lt;/publisher&gt;&lt;urls&gt;&lt;/urls&gt;&lt;custom1&gt;1273733&lt;/custom1&gt;&lt;/record&gt;&lt;/Cite&gt;&lt;/EndNote&gt;</w:instrText>
      </w:r>
      <w:r w:rsidR="00CD263C">
        <w:fldChar w:fldCharType="separate"/>
      </w:r>
      <w:r w:rsidR="007E252E">
        <w:rPr>
          <w:noProof/>
        </w:rPr>
        <w:t>[</w:t>
      </w:r>
      <w:hyperlink w:anchor="_ENREF_15" w:tooltip="Ahmad, 2007 #10" w:history="1">
        <w:r w:rsidR="007E252E">
          <w:rPr>
            <w:noProof/>
          </w:rPr>
          <w:t>15</w:t>
        </w:r>
      </w:hyperlink>
      <w:r w:rsidR="007E252E">
        <w:rPr>
          <w:noProof/>
        </w:rPr>
        <w:t>]</w:t>
      </w:r>
      <w:r w:rsidR="00CD263C">
        <w:fldChar w:fldCharType="end"/>
      </w:r>
      <w:r w:rsidR="005530AF">
        <w:t>.  But such ontology servers</w:t>
      </w:r>
      <w:r>
        <w:t xml:space="preserve"> are of little </w:t>
      </w:r>
      <w:r w:rsidR="005530AF">
        <w:t xml:space="preserve">use to real world applications, as these servers would be primarily use by ontologists and not real world applications. </w:t>
      </w:r>
    </w:p>
    <w:p w14:paraId="34824FD8" w14:textId="74FAA5A3" w:rsidR="003B2E1C" w:rsidRDefault="003D0C73" w:rsidP="001B17D1">
      <w:pPr>
        <w:jc w:val="both"/>
      </w:pPr>
      <w:r>
        <w:t>There are other ontology servers which allow only browsing of ontologies. The ontologies loaded in the server are read-only and cannot be edited. One of such server is Ontology-</w:t>
      </w:r>
      <w:r w:rsidR="004A42D1">
        <w:t>Browser;</w:t>
      </w:r>
      <w:r>
        <w:t xml:space="preserve"> a project that grew out </w:t>
      </w:r>
      <w:r w:rsidR="004A42D1">
        <w:t>of OWL</w:t>
      </w:r>
      <w:r>
        <w:t xml:space="preserve">-Doc project provides </w:t>
      </w:r>
      <w:proofErr w:type="gramStart"/>
      <w:r>
        <w:t>a</w:t>
      </w:r>
      <w:proofErr w:type="gramEnd"/>
      <w:r>
        <w:t xml:space="preserve"> ontology server for browsing ontologies. The user can navigate around OWL ontologies and Linked Open Data online. It supports features like loading any content on the fly into the server, execution of SPARQL queries. </w:t>
      </w:r>
      <w:r w:rsidR="004A42D1">
        <w:t>But as stated above it does not allow editing or addition of any entity of the ontology.</w:t>
      </w:r>
    </w:p>
    <w:p w14:paraId="7974129A" w14:textId="02B88801" w:rsidR="004A42D1" w:rsidRDefault="004A42D1" w:rsidP="001B17D1">
      <w:pPr>
        <w:jc w:val="both"/>
      </w:pPr>
      <w:r>
        <w:lastRenderedPageBreak/>
        <w:t xml:space="preserve">SPARQL is </w:t>
      </w:r>
      <w:r w:rsidR="00B344B4">
        <w:t>the</w:t>
      </w:r>
      <w:r>
        <w:t xml:space="preserve"> standard query language for RDF data. Queries can be formulated, are submitted to a single </w:t>
      </w:r>
      <w:r w:rsidR="00B344B4">
        <w:t xml:space="preserve">processing facility, which then returns a result set. The SPARQL protocol defines means of conveying SPARQL queries from query clients to query processors. </w:t>
      </w:r>
      <w:r>
        <w:t xml:space="preserve"> </w:t>
      </w:r>
      <w:r w:rsidR="00B344B4">
        <w:t>Most of the current implementation of the SPARQL protocol is not RESTful in the sense of the Resource-Oriented Architecture (ROA)</w:t>
      </w:r>
      <w:r w:rsidR="007629B8">
        <w:t xml:space="preserve"> </w:t>
      </w:r>
      <w:r w:rsidR="007629B8">
        <w:fldChar w:fldCharType="begin"/>
      </w:r>
      <w:r w:rsidR="007E252E">
        <w:instrText xml:space="preserve"> ADDIN EN.CITE &lt;EndNote&gt;&lt;Cite&gt;&lt;Author&gt;Wilde&lt;/Author&gt;&lt;Year&gt;2009&lt;/Year&gt;&lt;RecNum&gt;11&lt;/RecNum&gt;&lt;DisplayText&gt;[16]&lt;/DisplayText&gt;&lt;record&gt;&lt;rec-number&gt;11&lt;/rec-number&gt;&lt;foreign-keys&gt;&lt;key app="EN" db-id="s0da0vvzexxt5letx2ixxwtisvdzfzax0ft2"&gt;11&lt;/key&gt;&lt;/foreign-keys&gt;&lt;ref-type name="Conference Paper"&gt;47&lt;/ref-type&gt;&lt;contributors&gt;&lt;authors&gt;&lt;author&gt;Erik Wilde&lt;/author&gt;&lt;author&gt;Michael Hausenblas&lt;/author&gt;&lt;/authors&gt;&lt;/contributors&gt;&lt;titles&gt;&lt;title&gt;RESTful SPARQL? You name it!: aligning SPARQL with REST and resource orientation&lt;/title&gt;&lt;secondary-title&gt;Proceedings of the 4th Workshop on Emerging Web Services Technology&lt;/secondary-title&gt;&lt;/titles&gt;&lt;pages&gt;39-43&lt;/pages&gt;&lt;dates&gt;&lt;year&gt;2009&lt;/year&gt;&lt;/dates&gt;&lt;pub-location&gt;Eindhoven, The Netherlands&lt;/pub-location&gt;&lt;publisher&gt;ACM&lt;/publisher&gt;&lt;urls&gt;&lt;/urls&gt;&lt;custom1&gt;1645412&lt;/custom1&gt;&lt;electronic-resource-num&gt;10.1145/1645406.1645412&lt;/electronic-resource-num&gt;&lt;/record&gt;&lt;/Cite&gt;&lt;/EndNote&gt;</w:instrText>
      </w:r>
      <w:r w:rsidR="007629B8">
        <w:fldChar w:fldCharType="separate"/>
      </w:r>
      <w:r w:rsidR="007E252E">
        <w:rPr>
          <w:noProof/>
        </w:rPr>
        <w:t>[</w:t>
      </w:r>
      <w:hyperlink w:anchor="_ENREF_16" w:tooltip="Wilde, 2009 #11" w:history="1">
        <w:r w:rsidR="007E252E">
          <w:rPr>
            <w:noProof/>
          </w:rPr>
          <w:t>16</w:t>
        </w:r>
      </w:hyperlink>
      <w:r w:rsidR="007E252E">
        <w:rPr>
          <w:noProof/>
        </w:rPr>
        <w:t>]</w:t>
      </w:r>
      <w:r w:rsidR="007629B8">
        <w:fldChar w:fldCharType="end"/>
      </w:r>
      <w:r w:rsidR="00B344B4">
        <w:t>.</w:t>
      </w:r>
    </w:p>
    <w:p w14:paraId="54434D38" w14:textId="77777777" w:rsidR="003B3DBC" w:rsidRDefault="003B3DBC" w:rsidP="00775E60"/>
    <w:p w14:paraId="34F63B61" w14:textId="77777777" w:rsidR="003B3DBC" w:rsidRDefault="003B3DBC" w:rsidP="00235B8A">
      <w:pPr>
        <w:jc w:val="center"/>
      </w:pPr>
    </w:p>
    <w:p w14:paraId="16537853" w14:textId="77777777" w:rsidR="000233E7" w:rsidRDefault="000233E7" w:rsidP="00775E60">
      <w:pPr>
        <w:jc w:val="center"/>
      </w:pPr>
    </w:p>
    <w:p w14:paraId="718BF27A" w14:textId="447C5F54" w:rsidR="00FC31BC" w:rsidRDefault="00ED0494" w:rsidP="00235B8A">
      <w:pPr>
        <w:jc w:val="center"/>
      </w:pPr>
      <w:r>
        <w:t>CHAPTER 3</w:t>
      </w:r>
    </w:p>
    <w:p w14:paraId="78C326B0" w14:textId="71B017BC" w:rsidR="00F24D55" w:rsidRDefault="00F24D55" w:rsidP="00F24D55">
      <w:pPr>
        <w:jc w:val="center"/>
      </w:pPr>
      <w:r>
        <w:t>SYSTEM DESIGN</w:t>
      </w:r>
    </w:p>
    <w:p w14:paraId="441714ED" w14:textId="6FF43FA2" w:rsidR="00A16499" w:rsidRDefault="00A16499" w:rsidP="0084744A">
      <w:pPr>
        <w:jc w:val="both"/>
      </w:pPr>
      <w:r>
        <w:t xml:space="preserve">Before describing the web-services supported by our </w:t>
      </w:r>
      <w:r w:rsidR="002C44AC">
        <w:t xml:space="preserve">ontology server, </w:t>
      </w:r>
      <w:r>
        <w:t xml:space="preserve">it is important to understand the design of the system. This chapter describes the design and approach that we have come up with for developing the ontology server. </w:t>
      </w:r>
    </w:p>
    <w:p w14:paraId="440E0176" w14:textId="43A9A22D" w:rsidR="0011166A" w:rsidRDefault="00F24D55" w:rsidP="00E37585">
      <w:pPr>
        <w:jc w:val="both"/>
      </w:pPr>
      <w:r>
        <w:t>The ontology server is a J2EE specification compliant web-server. The system has multi-tier approach like a normal J2EE web</w:t>
      </w:r>
      <w:r w:rsidR="00703AFB">
        <w:t xml:space="preserve"> application. Following diagram displays the overall system architecture</w:t>
      </w:r>
      <w:r w:rsidR="00BD7C45">
        <w:t>.</w:t>
      </w:r>
    </w:p>
    <w:p w14:paraId="685AE421" w14:textId="650A720E" w:rsidR="0011166A" w:rsidRDefault="00A22373" w:rsidP="00C92767">
      <w:r>
        <w:rPr>
          <w:noProof/>
        </w:rPr>
        <w:pict w14:anchorId="5D28D6F5">
          <v:shapetype id="_x0000_t32" coordsize="21600,21600" o:spt="32" o:oned="t" path="m0,0l21600,21600e" filled="f">
            <v:path arrowok="t" fillok="f" o:connecttype="none"/>
            <o:lock v:ext="edit" shapetype="t"/>
          </v:shapetype>
          <v:shape id="_x0000_s1060" type="#_x0000_t32" style="position:absolute;margin-left:225pt;margin-top:11.45pt;width:0;height:45pt;z-index:251672576;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_x0000_s1059" type="#_x0000_t32" style="position:absolute;margin-left:225pt;margin-top:191.45pt;width:0;height:45pt;z-index:251671552;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Straight Arrow Connector 17" o:spid="_x0000_s1058" type="#_x0000_t32" style="position:absolute;margin-left:225pt;margin-top:101.45pt;width:0;height:45pt;z-index:251670528;visibility:visible;mso-wrap-style:square;mso-wrap-distance-left:9pt;mso-wrap-distance-top:0;mso-wrap-distance-right:9pt;mso-wrap-distance-bottom:0;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v:shape>
        </w:pict>
      </w:r>
      <w:r>
        <w:rPr>
          <w:noProof/>
        </w:rPr>
        <w:pict w14:anchorId="2D9FC0CD">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 o:spid="_x0000_s1057" type="#_x0000_t22" style="position:absolute;margin-left:171pt;margin-top:236.45pt;width:108pt;height:45pt;z-index:251669504;visibility:visible;mso-wrap-style:square;mso-wrap-edited:f;mso-wrap-distance-left:9pt;mso-wrap-distance-top:0;mso-wrap-distance-right:9pt;mso-wrap-distance-bottom:0;mso-position-horizontal-relative:text;mso-position-vertical-relative:text;v-text-anchor:middle" wrapcoords="4800 0 1200 360 -600 2160 -600 20160 150 22680 1800 23400 3150 23400 18750 23400 19500 23400 21750 22680 22500 19800 22500 2160 20250 360 16650 0 48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Can 14">
              <w:txbxContent>
                <w:p w14:paraId="064F71F0" w14:textId="77777777" w:rsidR="006654BC" w:rsidRDefault="006654BC" w:rsidP="003D304C">
                  <w:pPr>
                    <w:jc w:val="center"/>
                  </w:pPr>
                  <w:r>
                    <w:t>Ontologies</w:t>
                  </w:r>
                </w:p>
              </w:txbxContent>
            </v:textbox>
            <w10:wrap type="through"/>
          </v:shape>
        </w:pict>
      </w:r>
      <w:r>
        <w:rPr>
          <w:noProof/>
        </w:rPr>
        <w:pict w14:anchorId="1571474E">
          <v:rect id="Rectangle 13" o:spid="_x0000_s1056" style="position:absolute;margin-left:162pt;margin-top:146.45pt;width:126pt;height:44.65pt;z-index:251668480;visibility:visible;mso-wrap-style:square;mso-wrap-edited:f;mso-wrap-distance-left:9pt;mso-wrap-distance-top:0;mso-wrap-distance-right:9pt;mso-wrap-distance-bottom:0;mso-position-horizontal-relative:text;mso-position-vertical-relative:text;v-text-anchor:middle" wrapcoords="-385 0 -514 23400 22242 2340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Rectangle 13">
              <w:txbxContent>
                <w:p w14:paraId="461B843C" w14:textId="77777777" w:rsidR="006654BC" w:rsidRDefault="006654BC" w:rsidP="003D304C">
                  <w:pPr>
                    <w:pStyle w:val="NoSpacing"/>
                    <w:jc w:val="center"/>
                  </w:pPr>
                  <w:r>
                    <w:t>Logic Layer</w:t>
                  </w:r>
                </w:p>
                <w:p w14:paraId="28ACC006" w14:textId="77777777" w:rsidR="006654BC" w:rsidRDefault="006654BC" w:rsidP="003D304C">
                  <w:pPr>
                    <w:pStyle w:val="NoSpacing"/>
                    <w:jc w:val="center"/>
                  </w:pPr>
                  <w:r>
                    <w:t>(JENA/ARQ)</w:t>
                  </w:r>
                </w:p>
              </w:txbxContent>
            </v:textbox>
            <w10:wrap type="through"/>
          </v:rect>
        </w:pict>
      </w:r>
      <w:r>
        <w:rPr>
          <w:noProof/>
        </w:rPr>
        <w:pict w14:anchorId="797CAD1A">
          <v:rect id="Rectangle 12" o:spid="_x0000_s1055" style="position:absolute;margin-left:162pt;margin-top:56.45pt;width:126pt;height:45pt;z-index:251667456;visibility:visible;mso-wrap-style:square;mso-wrap-edited:f;mso-wrap-distance-left:9pt;mso-wrap-distance-top:0;mso-wrap-distance-right:9pt;mso-wrap-distance-bottom:0;mso-position-horizontal-relative:text;mso-position-vertical-relative:text;v-text-anchor:middle" wrapcoords="-385 0 -514 23040 22242 2304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12">
              <w:txbxContent>
                <w:p w14:paraId="7DC1C98C" w14:textId="77777777" w:rsidR="006654BC" w:rsidRDefault="006654BC" w:rsidP="003D304C">
                  <w:pPr>
                    <w:pStyle w:val="NoSpacing"/>
                    <w:jc w:val="center"/>
                  </w:pPr>
                  <w:r>
                    <w:t>Service Layer</w:t>
                  </w:r>
                </w:p>
                <w:p w14:paraId="0E5DF8B9" w14:textId="77777777" w:rsidR="006654BC" w:rsidRDefault="006654BC" w:rsidP="003D304C">
                  <w:pPr>
                    <w:pStyle w:val="NoSpacing"/>
                    <w:jc w:val="center"/>
                  </w:pPr>
                  <w:r>
                    <w:t>(</w:t>
                  </w:r>
                  <w:proofErr w:type="spellStart"/>
                  <w:r>
                    <w:t>RESTEasy</w:t>
                  </w:r>
                  <w:proofErr w:type="spellEnd"/>
                  <w:r>
                    <w:t>)</w:t>
                  </w:r>
                </w:p>
              </w:txbxContent>
            </v:textbox>
            <w10:wrap type="through"/>
          </v:rect>
        </w:pict>
      </w:r>
      <w:r w:rsidR="007A06E1">
        <w:tab/>
      </w:r>
    </w:p>
    <w:p w14:paraId="26BBDB2E" w14:textId="44D6F6CB" w:rsidR="00F24D55" w:rsidRDefault="00F24D55" w:rsidP="00C92767"/>
    <w:p w14:paraId="20E21767" w14:textId="6B236245" w:rsidR="00FC31BC" w:rsidRDefault="00FC31BC" w:rsidP="00C92767">
      <w:pPr>
        <w:jc w:val="center"/>
      </w:pPr>
    </w:p>
    <w:p w14:paraId="1CA87F3F" w14:textId="68A5BC02" w:rsidR="00FC31BC" w:rsidRDefault="00FC31BC" w:rsidP="00C92767"/>
    <w:p w14:paraId="0726498A" w14:textId="3B682F9C" w:rsidR="00FC31BC" w:rsidRDefault="00FC31BC" w:rsidP="00C92767">
      <w:pPr>
        <w:jc w:val="center"/>
      </w:pPr>
    </w:p>
    <w:p w14:paraId="62DFE8B4" w14:textId="477DD505" w:rsidR="00FC31BC" w:rsidRDefault="00FC31BC" w:rsidP="00C92767">
      <w:pPr>
        <w:jc w:val="center"/>
      </w:pPr>
    </w:p>
    <w:p w14:paraId="42EF3CB9" w14:textId="392A9149" w:rsidR="00FC31BC" w:rsidRDefault="00FC31BC" w:rsidP="00C92767">
      <w:pPr>
        <w:jc w:val="center"/>
      </w:pPr>
    </w:p>
    <w:p w14:paraId="6EF95E4B" w14:textId="1D3F6F10" w:rsidR="00FC31BC" w:rsidRDefault="00FC31BC" w:rsidP="00C92767">
      <w:pPr>
        <w:jc w:val="center"/>
      </w:pPr>
    </w:p>
    <w:p w14:paraId="6FA36252" w14:textId="416206A5" w:rsidR="00FC31BC" w:rsidRDefault="00FC31BC" w:rsidP="00C92767">
      <w:pPr>
        <w:jc w:val="center"/>
      </w:pPr>
    </w:p>
    <w:p w14:paraId="69FFE663" w14:textId="4E403C01" w:rsidR="00FC31BC" w:rsidRDefault="00FC31BC" w:rsidP="00235B8A">
      <w:pPr>
        <w:jc w:val="center"/>
      </w:pPr>
    </w:p>
    <w:p w14:paraId="74DDCCDF" w14:textId="77777777" w:rsidR="00A75C42" w:rsidRDefault="00A75C42" w:rsidP="00235B8A">
      <w:pPr>
        <w:jc w:val="center"/>
      </w:pPr>
    </w:p>
    <w:p w14:paraId="38DA054B" w14:textId="77777777" w:rsidR="00D94271" w:rsidRDefault="00D94271" w:rsidP="00BD7C45">
      <w:pPr>
        <w:jc w:val="both"/>
      </w:pPr>
    </w:p>
    <w:p w14:paraId="1B3BD242" w14:textId="77777777" w:rsidR="000233E7" w:rsidRDefault="000233E7" w:rsidP="00BD7C45">
      <w:pPr>
        <w:jc w:val="both"/>
      </w:pPr>
    </w:p>
    <w:p w14:paraId="7D0032F3" w14:textId="300A3208" w:rsidR="0084744A" w:rsidRDefault="00ED0494" w:rsidP="00BD7C45">
      <w:pPr>
        <w:jc w:val="both"/>
      </w:pPr>
      <w:r>
        <w:t>3</w:t>
      </w:r>
      <w:r w:rsidR="00D94271">
        <w:t>.1</w:t>
      </w:r>
      <w:r w:rsidR="0084744A">
        <w:t xml:space="preserve"> Service Layer</w:t>
      </w:r>
    </w:p>
    <w:p w14:paraId="083A136E" w14:textId="1F940AD9" w:rsidR="002C44AC" w:rsidRDefault="00BD7C45" w:rsidP="00BD7C45">
      <w:pPr>
        <w:jc w:val="both"/>
      </w:pPr>
      <w:r>
        <w:t xml:space="preserve">The first layer is the Service layer. </w:t>
      </w:r>
      <w:r w:rsidR="002C44AC">
        <w:t xml:space="preserve"> The ontology server provides four types of services namely, ontology management service, services for CRUD operations on ontology, services for execution of navigational queries and services for execution of SPARQL queries. </w:t>
      </w:r>
      <w:r w:rsidR="00680C70">
        <w:t xml:space="preserve">Each of these services </w:t>
      </w:r>
      <w:r w:rsidR="006D31D9">
        <w:t>is</w:t>
      </w:r>
      <w:r w:rsidR="00680C70">
        <w:t xml:space="preserve"> designed using RESTful Architectural Principles. </w:t>
      </w:r>
      <w:r w:rsidR="002C44AC">
        <w:t>Following is a detailed design overview for each service.</w:t>
      </w:r>
    </w:p>
    <w:p w14:paraId="5202A133" w14:textId="1794EDEF" w:rsidR="002C44AC" w:rsidRDefault="002C44AC" w:rsidP="00BD7C45">
      <w:pPr>
        <w:jc w:val="both"/>
      </w:pPr>
      <w:r>
        <w:t>3.1.1 Ontology Management Service</w:t>
      </w:r>
    </w:p>
    <w:p w14:paraId="705C14C0" w14:textId="7D40D1B2" w:rsidR="002C44AC" w:rsidRDefault="002C44AC" w:rsidP="00BD7C45">
      <w:pPr>
        <w:jc w:val="both"/>
      </w:pPr>
      <w:r>
        <w:t xml:space="preserve">This module provides services to manage the ontologies that are deployed in the server. The client application can invoke a service from this module, if they want to load an ontology that is currently not loaded in the server. This module also provides a service with which the client application can take a snapshot of any ontology that is currently loaded. </w:t>
      </w:r>
      <w:r w:rsidR="00680C70">
        <w:t xml:space="preserve">This feature is provided because the ontology server provides services to execute CRUD operations on the loaded ontologies, so at any given point the client application can download a modified ontology as </w:t>
      </w:r>
      <w:proofErr w:type="gramStart"/>
      <w:r w:rsidR="00680C70">
        <w:t>a</w:t>
      </w:r>
      <w:proofErr w:type="gramEnd"/>
      <w:r w:rsidR="00680C70">
        <w:t xml:space="preserve"> OWL file from the server.</w:t>
      </w:r>
    </w:p>
    <w:p w14:paraId="56B1C78A" w14:textId="7455F143" w:rsidR="00680C70" w:rsidRDefault="00680C70" w:rsidP="00BD7C45">
      <w:pPr>
        <w:jc w:val="both"/>
      </w:pPr>
      <w:r>
        <w:lastRenderedPageBreak/>
        <w:t xml:space="preserve">Also this module can load some </w:t>
      </w:r>
      <w:r w:rsidR="009610ED">
        <w:t>ontology</w:t>
      </w:r>
      <w:r>
        <w:t xml:space="preserve"> during server startup. These are the default ontologies that the server administrators can configure during server startup.</w:t>
      </w:r>
    </w:p>
    <w:p w14:paraId="742F074D" w14:textId="77777777" w:rsidR="00680C70" w:rsidRDefault="00680C70" w:rsidP="00BD7C45">
      <w:pPr>
        <w:jc w:val="both"/>
      </w:pPr>
    </w:p>
    <w:p w14:paraId="424C089D" w14:textId="79F34919" w:rsidR="00680C70" w:rsidRDefault="00680C70" w:rsidP="00BD7C45">
      <w:pPr>
        <w:jc w:val="both"/>
      </w:pPr>
      <w:r>
        <w:t>3.1.2 CRUD Operation Services.</w:t>
      </w:r>
    </w:p>
    <w:p w14:paraId="2D049A46" w14:textId="7E90463A" w:rsidR="005E1AEC" w:rsidRDefault="00B343AE" w:rsidP="005E1AEC">
      <w:pPr>
        <w:jc w:val="both"/>
      </w:pPr>
      <w:r>
        <w:t xml:space="preserve">This module is designed </w:t>
      </w:r>
      <w:r w:rsidR="00C92F24">
        <w:t>to provide a RESTful interface for performing CRUD operations on ontologies.</w:t>
      </w:r>
      <w:r w:rsidR="005E1AEC">
        <w:t xml:space="preserve"> In ontology the classes, properties and instances are the resources of interest. We further divided these resources into sub-resources like super-classes, sub-classes, super-properties and sub-properties. This module provides methods to perform CRUD operations on these resource and sub-resources of ontology. Each of these resources </w:t>
      </w:r>
      <w:proofErr w:type="gramStart"/>
      <w:r w:rsidR="005E1AEC">
        <w:t>are</w:t>
      </w:r>
      <w:proofErr w:type="gramEnd"/>
      <w:r w:rsidR="005E1AEC">
        <w:t xml:space="preserve"> uniquely identified by a URI. The CRUD operations are mapped to four HTTP operations namely POST, </w:t>
      </w:r>
      <w:proofErr w:type="gramStart"/>
      <w:r w:rsidR="005E1AEC">
        <w:t>GET</w:t>
      </w:r>
      <w:proofErr w:type="gramEnd"/>
      <w:r w:rsidR="005E1AEC">
        <w:t xml:space="preserve">, PUT and DELETE. </w:t>
      </w:r>
      <w:r w:rsidR="00AC5D19">
        <w:t>The combination of one of the HTTP operation and a URI invokes a service method from this module.</w:t>
      </w:r>
    </w:p>
    <w:p w14:paraId="3C49C069" w14:textId="77777777" w:rsidR="00412354" w:rsidRDefault="00412354" w:rsidP="005E1AEC">
      <w:pPr>
        <w:jc w:val="both"/>
      </w:pPr>
    </w:p>
    <w:p w14:paraId="7FE31FCB" w14:textId="246B6DE3" w:rsidR="00AC5D19" w:rsidRDefault="00AC5D19" w:rsidP="005E1AEC">
      <w:pPr>
        <w:jc w:val="both"/>
      </w:pPr>
      <w:r>
        <w:t>3.1.3 Navigational Service</w:t>
      </w:r>
    </w:p>
    <w:p w14:paraId="4747B159" w14:textId="1114B494" w:rsidR="00AC5D19" w:rsidRDefault="005A2084" w:rsidP="005E1AEC">
      <w:pPr>
        <w:jc w:val="both"/>
      </w:pPr>
      <w:r>
        <w:t>The ontology</w:t>
      </w:r>
      <w:r w:rsidR="007345B1">
        <w:t xml:space="preserve"> is a directed graph with classes and instances as the nodes and </w:t>
      </w:r>
      <w:r w:rsidR="00867210">
        <w:t>properties as the edges. This module provides an interface to navigate within this directed graph along the edges.</w:t>
      </w:r>
    </w:p>
    <w:p w14:paraId="2F956371" w14:textId="616115D5" w:rsidR="00867210" w:rsidRDefault="00F8579B" w:rsidP="005E1AEC">
      <w:pPr>
        <w:jc w:val="both"/>
      </w:pPr>
      <w:r>
        <w:t>The navigation through ontology can be see</w:t>
      </w:r>
      <w:r w:rsidR="00BE2357">
        <w:t xml:space="preserve">n as path query. </w:t>
      </w:r>
    </w:p>
    <w:p w14:paraId="74673D54" w14:textId="77777777" w:rsidR="00412354" w:rsidRDefault="00412354" w:rsidP="005E1AEC">
      <w:pPr>
        <w:jc w:val="both"/>
      </w:pPr>
    </w:p>
    <w:p w14:paraId="6FF9E8B3" w14:textId="706794F0" w:rsidR="00BE2357" w:rsidRDefault="00BE2357" w:rsidP="005E1AEC">
      <w:pPr>
        <w:jc w:val="both"/>
      </w:pPr>
      <w:r>
        <w:t>3.1.4 SPARQL Query Service</w:t>
      </w:r>
    </w:p>
    <w:p w14:paraId="5077780C" w14:textId="37A8C0C5" w:rsidR="00B3243E" w:rsidRDefault="007F7B3B" w:rsidP="00BD7C45">
      <w:pPr>
        <w:jc w:val="both"/>
      </w:pPr>
      <w:r>
        <w:t>This module provides</w:t>
      </w:r>
      <w:r w:rsidR="00BE2357">
        <w:t xml:space="preserve"> </w:t>
      </w:r>
      <w:r>
        <w:t xml:space="preserve">an interface to execute SPARQL queries. </w:t>
      </w:r>
      <w:r w:rsidR="00496D17">
        <w:t xml:space="preserve">If a client application wants to execute a SPARQL query, it has to send two requests to the server. In the first request the client application sends the </w:t>
      </w:r>
      <w:r w:rsidR="005E5403">
        <w:t>query that</w:t>
      </w:r>
      <w:r w:rsidR="00496D17">
        <w:t xml:space="preserve"> is to be</w:t>
      </w:r>
      <w:r w:rsidR="00ED43B2">
        <w:t xml:space="preserve"> executed on the ontology mentioned in the URL of the request. After executing the query, the result set is not immediately returned to the client </w:t>
      </w:r>
      <w:r w:rsidR="00ED43B2">
        <w:lastRenderedPageBreak/>
        <w:t xml:space="preserve">application. </w:t>
      </w:r>
      <w:r w:rsidR="00496D17">
        <w:t>Instead the result set is cached at the server for a specific amount of time. A unique identifier identifying the result set and the time for which the result set will be cached is returned to the client application in form of resp</w:t>
      </w:r>
      <w:r w:rsidR="00830E64">
        <w:t>o</w:t>
      </w:r>
      <w:r w:rsidR="00496D17">
        <w:t>nse. To obtain the result set the client application has to send another request within the time mentioned in response of the first request. With the second request the client application also have to send the unique identifier for the result set and the format in which it wants the result set to the server. This module then accordingly processes the second request from the client and returns the result set. We</w:t>
      </w:r>
      <w:r w:rsidR="00424E67">
        <w:t xml:space="preserve"> designed this </w:t>
      </w:r>
      <w:proofErr w:type="gramStart"/>
      <w:r w:rsidR="00424E67">
        <w:t>two fold</w:t>
      </w:r>
      <w:proofErr w:type="gramEnd"/>
      <w:r w:rsidR="00424E67">
        <w:t xml:space="preserve"> request-response sequence to incorporate the RESTful architectural principles.</w:t>
      </w:r>
    </w:p>
    <w:p w14:paraId="42BF654D" w14:textId="77777777" w:rsidR="0084744A" w:rsidRDefault="0084744A" w:rsidP="00BD7C45">
      <w:pPr>
        <w:jc w:val="both"/>
      </w:pPr>
    </w:p>
    <w:p w14:paraId="439E188F" w14:textId="10871F9E" w:rsidR="0084744A" w:rsidRDefault="00ED0494" w:rsidP="00BD7C45">
      <w:pPr>
        <w:jc w:val="both"/>
      </w:pPr>
      <w:r>
        <w:t>3</w:t>
      </w:r>
      <w:r w:rsidR="0092427F">
        <w:t>.2 Logic Layer</w:t>
      </w:r>
    </w:p>
    <w:p w14:paraId="0ED65A5C" w14:textId="6F9F58A3" w:rsidR="00740972" w:rsidRDefault="0092427F" w:rsidP="00BD7C45">
      <w:pPr>
        <w:jc w:val="both"/>
      </w:pPr>
      <w:r>
        <w:t>The Logic Layer comprises of methods that contain the logic</w:t>
      </w:r>
      <w:r w:rsidR="00B2778E">
        <w:t xml:space="preserve"> to perform the task, the client application’s requested for. </w:t>
      </w:r>
      <w:r w:rsidR="00740972">
        <w:t>This layer implements all the interfaces that are defined by the service layer. Also this layer is an interface between the service layer and the</w:t>
      </w:r>
      <w:r w:rsidR="00981F5A">
        <w:t xml:space="preserve"> ontologies. This layer performs all the CRUD operations exposed by the service</w:t>
      </w:r>
      <w:r w:rsidR="00740972">
        <w:t xml:space="preserve"> layer.</w:t>
      </w:r>
    </w:p>
    <w:p w14:paraId="5FF805C7" w14:textId="77777777" w:rsidR="00412354" w:rsidRDefault="00412354" w:rsidP="00BD7C45">
      <w:pPr>
        <w:jc w:val="both"/>
      </w:pPr>
    </w:p>
    <w:p w14:paraId="177595CC" w14:textId="4AA32337" w:rsidR="00412354" w:rsidRDefault="00412354" w:rsidP="00BD7C45">
      <w:pPr>
        <w:jc w:val="both"/>
      </w:pPr>
      <w:r>
        <w:t>3.3 Ontology Layer</w:t>
      </w:r>
    </w:p>
    <w:p w14:paraId="15006158" w14:textId="1E148A2A" w:rsidR="00412354" w:rsidRDefault="00412354" w:rsidP="00BD7C45">
      <w:pPr>
        <w:jc w:val="both"/>
      </w:pPr>
      <w:r>
        <w:t xml:space="preserve">The Ontology Layer is where the ontologies reside. The ontologies can be in a persistent storage system or could be in-memory. </w:t>
      </w:r>
    </w:p>
    <w:p w14:paraId="6EB2E233" w14:textId="77777777" w:rsidR="00740972" w:rsidRDefault="00740972" w:rsidP="00BD7C45">
      <w:pPr>
        <w:jc w:val="both"/>
      </w:pPr>
    </w:p>
    <w:p w14:paraId="5F9CA9F9" w14:textId="77777777" w:rsidR="00740972" w:rsidRDefault="00740972" w:rsidP="00BD7C45">
      <w:pPr>
        <w:jc w:val="both"/>
      </w:pPr>
    </w:p>
    <w:p w14:paraId="1831A195" w14:textId="77777777" w:rsidR="00740972" w:rsidRDefault="00740972" w:rsidP="00BD7C45">
      <w:pPr>
        <w:jc w:val="both"/>
      </w:pPr>
    </w:p>
    <w:p w14:paraId="546331AD" w14:textId="77777777" w:rsidR="00FC31BC" w:rsidRDefault="00FC31BC" w:rsidP="00235B8A">
      <w:pPr>
        <w:jc w:val="center"/>
      </w:pPr>
    </w:p>
    <w:p w14:paraId="7C758FF0" w14:textId="77777777" w:rsidR="00FC31BC" w:rsidRDefault="00FC31BC" w:rsidP="00235B8A">
      <w:pPr>
        <w:jc w:val="center"/>
      </w:pPr>
    </w:p>
    <w:p w14:paraId="451FDF13" w14:textId="77777777" w:rsidR="00FC31BC" w:rsidRDefault="00FC31BC" w:rsidP="00235B8A">
      <w:pPr>
        <w:jc w:val="center"/>
      </w:pPr>
    </w:p>
    <w:p w14:paraId="72BDC387" w14:textId="77777777" w:rsidR="00FC31BC" w:rsidRDefault="00FC31BC" w:rsidP="00235B8A">
      <w:pPr>
        <w:jc w:val="center"/>
      </w:pPr>
    </w:p>
    <w:p w14:paraId="7502F3E5" w14:textId="77777777" w:rsidR="00FC31BC" w:rsidRDefault="00FC31BC" w:rsidP="00235B8A">
      <w:pPr>
        <w:jc w:val="center"/>
      </w:pPr>
    </w:p>
    <w:p w14:paraId="0D53A117" w14:textId="77777777" w:rsidR="00FC31BC" w:rsidRDefault="00FC31BC" w:rsidP="00235B8A">
      <w:pPr>
        <w:jc w:val="center"/>
      </w:pPr>
    </w:p>
    <w:p w14:paraId="5C579D6F" w14:textId="77777777" w:rsidR="00FC31BC" w:rsidRDefault="00FC31BC" w:rsidP="00235B8A">
      <w:pPr>
        <w:jc w:val="center"/>
      </w:pPr>
    </w:p>
    <w:p w14:paraId="75340648" w14:textId="77777777" w:rsidR="005354A8" w:rsidRDefault="005354A8" w:rsidP="005354A8"/>
    <w:p w14:paraId="67E1E493" w14:textId="77777777" w:rsidR="005354A8" w:rsidRDefault="005354A8" w:rsidP="005354A8">
      <w:pPr>
        <w:jc w:val="center"/>
      </w:pPr>
    </w:p>
    <w:p w14:paraId="4283D2CD" w14:textId="77777777" w:rsidR="00A712F4" w:rsidRDefault="00A712F4" w:rsidP="005354A8">
      <w:pPr>
        <w:jc w:val="center"/>
      </w:pPr>
    </w:p>
    <w:p w14:paraId="563AD99D" w14:textId="77777777" w:rsidR="00A712F4" w:rsidRDefault="00A712F4" w:rsidP="005354A8">
      <w:pPr>
        <w:jc w:val="center"/>
      </w:pPr>
    </w:p>
    <w:p w14:paraId="2ABB3F64" w14:textId="77777777" w:rsidR="00A712F4" w:rsidRDefault="00A712F4" w:rsidP="005354A8">
      <w:pPr>
        <w:jc w:val="center"/>
      </w:pPr>
    </w:p>
    <w:p w14:paraId="600AD54F" w14:textId="77777777" w:rsidR="005354A8" w:rsidRDefault="005354A8" w:rsidP="005354A8">
      <w:pPr>
        <w:jc w:val="center"/>
      </w:pPr>
    </w:p>
    <w:p w14:paraId="33634118" w14:textId="391E6B61" w:rsidR="00235B8A" w:rsidRDefault="00ED0494" w:rsidP="005354A8">
      <w:pPr>
        <w:jc w:val="center"/>
      </w:pPr>
      <w:r>
        <w:t>CHAPTER 4</w:t>
      </w:r>
    </w:p>
    <w:p w14:paraId="7B64D0CE" w14:textId="216ED161" w:rsidR="00235B8A" w:rsidRPr="00235B8A" w:rsidRDefault="00235B8A" w:rsidP="00235B8A">
      <w:pPr>
        <w:jc w:val="center"/>
        <w:rPr>
          <w:b/>
        </w:rPr>
      </w:pPr>
      <w:r w:rsidRPr="00235B8A">
        <w:rPr>
          <w:b/>
        </w:rPr>
        <w:t>IMPLEMENTATION</w:t>
      </w:r>
    </w:p>
    <w:p w14:paraId="51034A77" w14:textId="4821D8F7" w:rsidR="002124AE" w:rsidRDefault="00AA03A6" w:rsidP="00374131">
      <w:pPr>
        <w:jc w:val="both"/>
      </w:pPr>
      <w:r>
        <w:t>This chapter describes the</w:t>
      </w:r>
      <w:r w:rsidR="00583E1E">
        <w:t xml:space="preserve"> implementation of the</w:t>
      </w:r>
      <w:r>
        <w:t xml:space="preserve"> ontology server. The ontology server is a J2EE web server with the capability of processing RESTful web services. As mentioned in the System Design chapter the ontology server provides four types of services. They are implemented as Java interfaces and are called </w:t>
      </w:r>
      <w:proofErr w:type="spellStart"/>
      <w:r w:rsidR="00583E1E">
        <w:t>OntologyService</w:t>
      </w:r>
      <w:proofErr w:type="spellEnd"/>
      <w:r w:rsidR="00583E1E">
        <w:t xml:space="preserve">, </w:t>
      </w:r>
      <w:proofErr w:type="spellStart"/>
      <w:r w:rsidR="00583E1E">
        <w:t>SchemaService</w:t>
      </w:r>
      <w:proofErr w:type="spellEnd"/>
      <w:r w:rsidR="00583E1E">
        <w:t xml:space="preserve">, </w:t>
      </w:r>
      <w:proofErr w:type="spellStart"/>
      <w:r w:rsidR="00583E1E">
        <w:t>NavigationService</w:t>
      </w:r>
      <w:proofErr w:type="spellEnd"/>
      <w:r w:rsidR="00583E1E">
        <w:t xml:space="preserve"> and </w:t>
      </w:r>
      <w:proofErr w:type="spellStart"/>
      <w:r w:rsidR="00583E1E">
        <w:t>SPARQLService</w:t>
      </w:r>
      <w:proofErr w:type="spellEnd"/>
      <w:r w:rsidR="00583E1E">
        <w:t xml:space="preserve">. Each service provides </w:t>
      </w:r>
      <w:r w:rsidR="004C607B">
        <w:t>a</w:t>
      </w:r>
      <w:r w:rsidR="00583E1E">
        <w:t xml:space="preserve"> RESTful API to interact with the ontologies loaded in the web server.</w:t>
      </w:r>
      <w:r w:rsidR="00374131">
        <w:t xml:space="preserve"> </w:t>
      </w:r>
      <w:r w:rsidR="002124AE">
        <w:t xml:space="preserve"> The service layer is implemented using JBOSS’s </w:t>
      </w:r>
      <w:proofErr w:type="spellStart"/>
      <w:r w:rsidR="002124AE">
        <w:t>RESTEasy</w:t>
      </w:r>
      <w:proofErr w:type="spellEnd"/>
      <w:r w:rsidR="002124AE">
        <w:t>, which is a framework for develo</w:t>
      </w:r>
      <w:r w:rsidR="006035DF">
        <w:t>ping RESTful Java web services. The</w:t>
      </w:r>
      <w:r w:rsidR="002124AE">
        <w:t xml:space="preserve"> logic layer is implemented </w:t>
      </w:r>
      <w:r w:rsidR="006035DF">
        <w:t>using Jena Semantic Web toolkit.</w:t>
      </w:r>
    </w:p>
    <w:p w14:paraId="558D689A" w14:textId="11F58F88" w:rsidR="006035DF" w:rsidRDefault="006035DF" w:rsidP="00374131">
      <w:pPr>
        <w:jc w:val="both"/>
      </w:pPr>
      <w:r>
        <w:t xml:space="preserve">4.1 Implementation of Service </w:t>
      </w:r>
      <w:r w:rsidR="00B21048">
        <w:t>Layer:</w:t>
      </w:r>
      <w:r>
        <w:t xml:space="preserve"> </w:t>
      </w:r>
      <w:proofErr w:type="spellStart"/>
      <w:r>
        <w:t>RESTEasy</w:t>
      </w:r>
      <w:proofErr w:type="spellEnd"/>
    </w:p>
    <w:p w14:paraId="2CF2B2DD" w14:textId="52879FAD" w:rsidR="006035DF" w:rsidRDefault="002F2D82" w:rsidP="00374131">
      <w:pPr>
        <w:jc w:val="both"/>
      </w:pPr>
      <w:proofErr w:type="spellStart"/>
      <w:r>
        <w:lastRenderedPageBreak/>
        <w:t>RESTEasy</w:t>
      </w:r>
      <w:proofErr w:type="spellEnd"/>
      <w:r w:rsidR="006035DF">
        <w:t xml:space="preserve"> is open source software distributed under Apache Software License 2.0. </w:t>
      </w:r>
      <w:proofErr w:type="spellStart"/>
      <w:r w:rsidR="006035DF">
        <w:t>RESTEasy</w:t>
      </w:r>
      <w:proofErr w:type="spellEnd"/>
      <w:r w:rsidR="006035DF">
        <w:t xml:space="preserve"> is a full certified and portable implementation of the JAX-RS specification. JAX-RS is the Java Community Process specification released in 2008. It provides a Java API for RESTful web services over the HTTP protocol.</w:t>
      </w:r>
    </w:p>
    <w:p w14:paraId="7614A736" w14:textId="064C9CFD" w:rsidR="00B12D67" w:rsidRDefault="00374131" w:rsidP="00374131">
      <w:pPr>
        <w:jc w:val="both"/>
      </w:pPr>
      <w:r>
        <w:t>Every Java service interface</w:t>
      </w:r>
      <w:r w:rsidR="00B12D67">
        <w:t xml:space="preserve"> is mapped to a unique URI. For example a URI  /</w:t>
      </w:r>
      <w:proofErr w:type="spellStart"/>
      <w:r w:rsidR="00B12D67">
        <w:t>schemaService</w:t>
      </w:r>
      <w:proofErr w:type="spellEnd"/>
      <w:r w:rsidR="00B12D67">
        <w:t xml:space="preserve"> represe</w:t>
      </w:r>
      <w:r>
        <w:t xml:space="preserve">nts the </w:t>
      </w:r>
      <w:proofErr w:type="spellStart"/>
      <w:r>
        <w:t>SchemaService</w:t>
      </w:r>
      <w:proofErr w:type="spellEnd"/>
      <w:r>
        <w:t xml:space="preserve"> Java interface</w:t>
      </w:r>
      <w:r w:rsidR="00B12D67">
        <w:t xml:space="preserve">. </w:t>
      </w:r>
      <w:r w:rsidR="006339E1">
        <w:t xml:space="preserve">This mapping is achieved using JAX-RS annotations defined by </w:t>
      </w:r>
      <w:proofErr w:type="spellStart"/>
      <w:r w:rsidR="006339E1">
        <w:t>RESTEasy</w:t>
      </w:r>
      <w:proofErr w:type="spellEnd"/>
      <w:r w:rsidR="006339E1">
        <w:t xml:space="preserve">. </w:t>
      </w:r>
    </w:p>
    <w:p w14:paraId="4EBAE1CF" w14:textId="77777777"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 for every URI, all of the four HTTP operations are supported.</w:t>
      </w:r>
    </w:p>
    <w:p w14:paraId="1C09091B" w14:textId="607636E6" w:rsidR="002847E1" w:rsidRDefault="002847E1" w:rsidP="00374131">
      <w:pPr>
        <w:jc w:val="both"/>
      </w:pPr>
      <w:r>
        <w:t>To keep the marshaling and un-marshaling of request/response data decoupled from the Java objects, the service layer uses message body readers and writers. These message body readers parse the request body to extract the information sent by the client. It also validates the request and check if it adheres to the format expected by the API. If it is not, exception is returned to the client along with appropriate HTTP status code. The message writer on the other hand wraps the result of the Logic Layer into a format that the client can accept (as mentioned in the Accept Header field of the HTTP request). Once the request has been parsed and validated the service layer transfers the control to the logic layer.</w:t>
      </w:r>
    </w:p>
    <w:p w14:paraId="04286FCE" w14:textId="77777777" w:rsidR="00F94319" w:rsidRDefault="00F94319" w:rsidP="00374131">
      <w:pPr>
        <w:jc w:val="both"/>
      </w:pPr>
    </w:p>
    <w:p w14:paraId="04A0B1BB" w14:textId="396A806E" w:rsidR="00583E1E" w:rsidRDefault="00583E1E" w:rsidP="000004CB">
      <w:pPr>
        <w:jc w:val="both"/>
      </w:pPr>
      <w:r>
        <w:t>Following are the details of each of the service.</w:t>
      </w:r>
    </w:p>
    <w:p w14:paraId="5444DA66" w14:textId="240973CE" w:rsidR="00235B8A" w:rsidRPr="00235B8A" w:rsidRDefault="00ED0494" w:rsidP="00460E35">
      <w:pPr>
        <w:rPr>
          <w:b/>
        </w:rPr>
      </w:pPr>
      <w:r w:rsidRPr="0020627F">
        <w:t>4</w:t>
      </w:r>
      <w:r w:rsidR="00FC31BC" w:rsidRPr="0020627F">
        <w:t>.</w:t>
      </w:r>
      <w:r w:rsidR="00235B8A" w:rsidRPr="0020627F">
        <w:t>1</w:t>
      </w:r>
      <w:r w:rsidR="00235B8A" w:rsidRPr="00235B8A">
        <w:rPr>
          <w:b/>
        </w:rPr>
        <w:t xml:space="preserve"> </w:t>
      </w:r>
      <w:proofErr w:type="spellStart"/>
      <w:r w:rsidR="00235B8A" w:rsidRPr="00CC25D9">
        <w:t>OntologyService</w:t>
      </w:r>
      <w:proofErr w:type="spellEnd"/>
    </w:p>
    <w:p w14:paraId="3EF49716" w14:textId="109C234F" w:rsidR="00235B8A" w:rsidRDefault="00235B8A" w:rsidP="00460E35">
      <w:r>
        <w:lastRenderedPageBreak/>
        <w:t xml:space="preserve">This service provides APIs to load any ontology or take a snapshot of any loaded ontology. By taking a snapshot here I mean is that the user can download from the web server </w:t>
      </w:r>
      <w:r w:rsidR="002124AE">
        <w:t>ontology</w:t>
      </w:r>
      <w:r>
        <w:t xml:space="preserve"> as </w:t>
      </w:r>
      <w:proofErr w:type="gramStart"/>
      <w:r>
        <w:t>a</w:t>
      </w:r>
      <w:proofErr w:type="gramEnd"/>
      <w:r>
        <w:t xml:space="preserve"> OWL file. </w:t>
      </w:r>
    </w:p>
    <w:p w14:paraId="23922117" w14:textId="77777777" w:rsidR="00687A6E" w:rsidRDefault="00687A6E" w:rsidP="00DA5ED2"/>
    <w:p w14:paraId="09813F3A" w14:textId="65C8B8BC" w:rsidR="00B75FB4" w:rsidRDefault="00DD5309" w:rsidP="00DA5ED2">
      <w:r>
        <w:t xml:space="preserve">4.2 </w:t>
      </w:r>
      <w:proofErr w:type="spellStart"/>
      <w:r w:rsidR="00A413D9">
        <w:t>SchemaService</w:t>
      </w:r>
      <w:proofErr w:type="spellEnd"/>
    </w:p>
    <w:p w14:paraId="55E9D97E" w14:textId="77777777" w:rsidR="007E4961" w:rsidRDefault="00DD5309" w:rsidP="00E622C2">
      <w:pPr>
        <w:jc w:val="both"/>
      </w:pPr>
      <w:r>
        <w:t xml:space="preserve">This service </w:t>
      </w:r>
      <w:r w:rsidR="007E4961">
        <w:t xml:space="preserve">provides CRUD operations for the ontology schema as well as the instances in the ontology. Each method in the service is bound to one unique URL and HTTP operation using the </w:t>
      </w:r>
      <w:proofErr w:type="spellStart"/>
      <w:r w:rsidR="007E4961">
        <w:t>RESTEasy</w:t>
      </w:r>
      <w:proofErr w:type="spellEnd"/>
      <w:r w:rsidR="007E4961">
        <w:t xml:space="preserve"> annotations.  Also request parameters are injected into the method parameters using the annotations. To understand see lets see an example. </w:t>
      </w:r>
    </w:p>
    <w:p w14:paraId="6063F73C" w14:textId="6630CC76" w:rsidR="00DD5309" w:rsidRDefault="007E4961" w:rsidP="00E622C2">
      <w:pPr>
        <w:jc w:val="both"/>
      </w:pPr>
      <w:r>
        <w:t xml:space="preserve">Consider the URL </w:t>
      </w:r>
      <w:proofErr w:type="spellStart"/>
      <w:r>
        <w:t>schemaService</w:t>
      </w:r>
      <w:proofErr w:type="spellEnd"/>
      <w:r>
        <w:t>/{ontologyName}/</w:t>
      </w:r>
      <w:proofErr w:type="spellStart"/>
      <w:r w:rsidR="00C51010">
        <w:t>allClasses</w:t>
      </w:r>
      <w:proofErr w:type="spellEnd"/>
      <w:r w:rsidR="00C51010">
        <w:t>.</w:t>
      </w:r>
    </w:p>
    <w:p w14:paraId="68B85598" w14:textId="4B225371" w:rsidR="00C51010" w:rsidRDefault="00C51010" w:rsidP="00E622C2">
      <w:pPr>
        <w:jc w:val="both"/>
      </w:pPr>
      <w:r>
        <w:t xml:space="preserve">Here the value of the ontologyName is variable and is injected with the value that the </w:t>
      </w:r>
      <w:r w:rsidR="00CE6970">
        <w:t xml:space="preserve">client application provides in form of the URL. So when the client application sends a request with the URL </w:t>
      </w:r>
      <w:proofErr w:type="spellStart"/>
      <w:r w:rsidR="00CE6970">
        <w:t>schemaService</w:t>
      </w:r>
      <w:proofErr w:type="spellEnd"/>
      <w:r w:rsidR="00CE6970">
        <w:t>/pizza/</w:t>
      </w:r>
      <w:proofErr w:type="spellStart"/>
      <w:r w:rsidR="00CE6970">
        <w:t>allClasses</w:t>
      </w:r>
      <w:proofErr w:type="spellEnd"/>
      <w:r w:rsidR="00CE6970">
        <w:t>, the string pizza is injected into the variable ontologyName. Thus the client application states which ontology they want to use.</w:t>
      </w:r>
    </w:p>
    <w:p w14:paraId="01ED7556" w14:textId="77777777" w:rsidR="00A413D9" w:rsidRDefault="00A413D9" w:rsidP="00DA5ED2">
      <w:r>
        <w:t>Following methods are supported by the schema service</w:t>
      </w:r>
    </w:p>
    <w:p w14:paraId="15A1EB0F" w14:textId="6B585F83" w:rsidR="009D27F1" w:rsidRDefault="009D27F1" w:rsidP="009D27F1">
      <w:pPr>
        <w:pStyle w:val="ListParagraph"/>
        <w:numPr>
          <w:ilvl w:val="0"/>
          <w:numId w:val="2"/>
        </w:numPr>
        <w:ind w:left="360"/>
      </w:pPr>
      <w:r>
        <w:t>Classes</w:t>
      </w:r>
    </w:p>
    <w:p w14:paraId="0397FDDC" w14:textId="6C93310E" w:rsidR="009D27F1" w:rsidRDefault="009D27F1" w:rsidP="009D27F1">
      <w:pPr>
        <w:pStyle w:val="ListParagraph"/>
        <w:ind w:left="360"/>
      </w:pPr>
      <w:r>
        <w:t>This service provides an interface to browse, add, update or delete any class from the requested ontology</w:t>
      </w:r>
      <w:r w:rsidR="00E729A0">
        <w:t>. The client application provides the name of the ontology they want to query in form of the URL (as explained above).</w:t>
      </w:r>
      <w:r w:rsidR="00AD5BBB">
        <w:t xml:space="preserve"> Also the client application passes a list of comma-delimited names of classes. </w:t>
      </w:r>
    </w:p>
    <w:p w14:paraId="0DBB1DF1" w14:textId="77777777" w:rsidR="00B75FB4" w:rsidRDefault="00B1170E" w:rsidP="00137655">
      <w:pPr>
        <w:ind w:left="360"/>
        <w:rPr>
          <w:b/>
        </w:rPr>
      </w:pPr>
      <w:r w:rsidRPr="00C2678C">
        <w:rPr>
          <w:b/>
        </w:rPr>
        <w:t>GET</w:t>
      </w:r>
    </w:p>
    <w:p w14:paraId="4D8ED876" w14:textId="5D4DF8EA" w:rsidR="00C3388A" w:rsidRPr="00C3388A" w:rsidRDefault="00C3388A" w:rsidP="008D64BC">
      <w:pPr>
        <w:ind w:left="360"/>
      </w:pPr>
      <w:r>
        <w:lastRenderedPageBreak/>
        <w:t xml:space="preserve">This request returns information about each class passed in the </w:t>
      </w:r>
      <w:r w:rsidR="00F416FF">
        <w:t>URL</w:t>
      </w:r>
      <w:r>
        <w:t>. For each, list of its super classes, sub-classes, properties and instances is returned in xml format (defined below) as response body.</w:t>
      </w:r>
    </w:p>
    <w:p w14:paraId="5E7854C8" w14:textId="2A58EE4F" w:rsidR="00B1170E" w:rsidRDefault="00B1170E" w:rsidP="008D64BC">
      <w:pPr>
        <w:tabs>
          <w:tab w:val="left" w:pos="360"/>
        </w:tabs>
        <w:ind w:left="360"/>
      </w:pPr>
      <w:r>
        <w:t>Request</w:t>
      </w:r>
      <w:r w:rsidR="00C3388A">
        <w:t>:</w:t>
      </w:r>
    </w:p>
    <w:p w14:paraId="49597045" w14:textId="70FF6511" w:rsidR="00B1170E" w:rsidRPr="00C2678C" w:rsidRDefault="00137655" w:rsidP="008D64BC">
      <w:pPr>
        <w:tabs>
          <w:tab w:val="left" w:pos="270"/>
        </w:tabs>
        <w:ind w:left="360" w:hanging="450"/>
        <w:rPr>
          <w:i/>
        </w:rPr>
      </w:pPr>
      <w:r>
        <w:rPr>
          <w:i/>
        </w:rPr>
        <w:tab/>
      </w:r>
      <w:r>
        <w:rPr>
          <w:i/>
        </w:rPr>
        <w:tab/>
      </w:r>
      <w:r w:rsidR="00B1170E" w:rsidRPr="00C2678C">
        <w:rPr>
          <w:i/>
        </w:rPr>
        <w:t>Resource</w:t>
      </w:r>
    </w:p>
    <w:p w14:paraId="33E51E3D" w14:textId="1CE671EE" w:rsidR="001C589D" w:rsidRDefault="00706A26" w:rsidP="008D64BC">
      <w:pPr>
        <w:ind w:left="360"/>
      </w:pPr>
      <w:proofErr w:type="spellStart"/>
      <w:proofErr w:type="gramStart"/>
      <w:r>
        <w:t>schemaService</w:t>
      </w:r>
      <w:proofErr w:type="spellEnd"/>
      <w:proofErr w:type="gramEnd"/>
      <w:r>
        <w:t>/{ontologyName}</w:t>
      </w:r>
      <w:r w:rsidR="00C2678C">
        <w:t>/classes</w:t>
      </w:r>
      <w:r w:rsidR="001C589D">
        <w:t>/&lt;comma separated names of classes</w:t>
      </w:r>
      <w:r w:rsidR="00B1170E">
        <w:t>&gt;</w:t>
      </w:r>
    </w:p>
    <w:p w14:paraId="53926C51" w14:textId="77777777" w:rsidR="00B1170E" w:rsidRDefault="00B1170E" w:rsidP="008D64BC">
      <w:pPr>
        <w:tabs>
          <w:tab w:val="left" w:pos="360"/>
        </w:tabs>
        <w:ind w:left="360"/>
      </w:pPr>
      <w:r w:rsidRPr="00C2678C">
        <w:t>Response</w:t>
      </w:r>
      <w:r w:rsidR="00A413D9">
        <w:t>:</w:t>
      </w:r>
    </w:p>
    <w:p w14:paraId="11862E66" w14:textId="4142EEB9" w:rsidR="00C2678C" w:rsidRPr="00C2678C" w:rsidRDefault="00C2678C" w:rsidP="008D64BC">
      <w:pPr>
        <w:ind w:left="360"/>
        <w:rPr>
          <w:i/>
        </w:rPr>
      </w:pPr>
      <w:r w:rsidRPr="00C2678C">
        <w:rPr>
          <w:i/>
        </w:rPr>
        <w:t xml:space="preserve">Content Type: </w:t>
      </w:r>
    </w:p>
    <w:p w14:paraId="63AEBAD8" w14:textId="0828D07F" w:rsidR="00C2678C" w:rsidRDefault="00C2678C" w:rsidP="008D64BC">
      <w:pPr>
        <w:ind w:left="360"/>
      </w:pPr>
      <w:proofErr w:type="gramStart"/>
      <w:r>
        <w:t>application</w:t>
      </w:r>
      <w:proofErr w:type="gramEnd"/>
      <w:r>
        <w:t>/xml</w:t>
      </w:r>
    </w:p>
    <w:p w14:paraId="20D33BBB" w14:textId="62A7331F" w:rsidR="00C2678C" w:rsidRDefault="00C2678C" w:rsidP="00E33214">
      <w:pPr>
        <w:tabs>
          <w:tab w:val="left" w:pos="90"/>
        </w:tabs>
        <w:ind w:firstLine="360"/>
      </w:pPr>
      <w:r w:rsidRPr="00C2678C">
        <w:rPr>
          <w:i/>
        </w:rPr>
        <w:t>Body</w:t>
      </w:r>
      <w:r>
        <w:t xml:space="preserve">: </w:t>
      </w:r>
    </w:p>
    <w:p w14:paraId="79DA92EF" w14:textId="5143CB24" w:rsidR="001C589D" w:rsidRDefault="001C589D" w:rsidP="00E33214">
      <w:pPr>
        <w:ind w:left="360"/>
      </w:pPr>
      <w:r>
        <w:t xml:space="preserve">For each class mentioned in the request </w:t>
      </w:r>
      <w:proofErr w:type="spellStart"/>
      <w:proofErr w:type="gramStart"/>
      <w:r>
        <w:t>url</w:t>
      </w:r>
      <w:proofErr w:type="spellEnd"/>
      <w:proofErr w:type="gramEnd"/>
      <w:r>
        <w:t xml:space="preserve"> a Class tag is returned. All the classes are enclosed in Classes tag, as shown below.</w:t>
      </w:r>
    </w:p>
    <w:p w14:paraId="104BCA77"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46A2F1E6"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1" w:anchor="Class1" w:history="1">
        <w:r w:rsidRPr="00B42638">
          <w:rPr>
            <w:rStyle w:val="Hyperlink"/>
          </w:rPr>
          <w:t>http://../..#Class1</w:t>
        </w:r>
      </w:hyperlink>
      <w:r>
        <w:t xml:space="preserve">” /&gt;} </w:t>
      </w:r>
      <w:r>
        <w:rPr>
          <w:vertAlign w:val="superscript"/>
        </w:rPr>
        <w:t>m</w:t>
      </w:r>
    </w:p>
    <w:p w14:paraId="7426E702"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13792B7E" w14:textId="04604A8B"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proofErr w:type="spellStart"/>
      <w:r w:rsidR="00A86596">
        <w:rPr>
          <w:rFonts w:ascii="Times New Roman" w:hAnsi="Times New Roman" w:cs="Times New Roman"/>
          <w:szCs w:val="24"/>
        </w:rPr>
        <w:t>Super</w:t>
      </w:r>
      <w:r>
        <w:rPr>
          <w:rFonts w:ascii="Times New Roman" w:hAnsi="Times New Roman" w:cs="Times New Roman"/>
          <w:szCs w:val="24"/>
        </w:rPr>
        <w:t>Class</w:t>
      </w:r>
      <w:proofErr w:type="spellEnd"/>
      <w:r>
        <w:rPr>
          <w:rFonts w:ascii="Times New Roman" w:hAnsi="Times New Roman" w:cs="Times New Roman"/>
          <w:szCs w:val="24"/>
        </w:rPr>
        <w:t xml:space="preserve"> name=”SuperClass1” uri=”</w:t>
      </w:r>
      <w:hyperlink r:id="rId12"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r>
        <w:rPr>
          <w:rFonts w:ascii="Times New Roman" w:hAnsi="Times New Roman" w:cs="Times New Roman"/>
          <w:szCs w:val="24"/>
          <w:vertAlign w:val="superscript"/>
        </w:rPr>
        <w:t xml:space="preserve"> n</w:t>
      </w:r>
    </w:p>
    <w:p w14:paraId="2A864CAD"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1033FB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D3862C2"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731AB7A" w14:textId="7D18749C"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sidR="00A86596">
        <w:rPr>
          <w:rFonts w:ascii="Times New Roman" w:hAnsi="Times New Roman" w:cs="Times New Roman"/>
          <w:szCs w:val="24"/>
        </w:rPr>
        <w:t>Super</w:t>
      </w:r>
      <w:r>
        <w:rPr>
          <w:rFonts w:ascii="Times New Roman" w:hAnsi="Times New Roman" w:cs="Times New Roman"/>
          <w:szCs w:val="24"/>
        </w:rPr>
        <w:t>Class</w:t>
      </w:r>
      <w:proofErr w:type="spellEnd"/>
      <w:r>
        <w:rPr>
          <w:rFonts w:ascii="Times New Roman" w:hAnsi="Times New Roman" w:cs="Times New Roman"/>
          <w:szCs w:val="24"/>
        </w:rPr>
        <w:t xml:space="preserve"> name=”SuperClass1” uri=”</w:t>
      </w:r>
      <w:hyperlink r:id="rId13"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478C630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4AEF764"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FBFD92F"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2DFBD184"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Property name=”Prop1” uri=”http://</w:t>
      </w:r>
      <w:proofErr w:type="gramStart"/>
      <w:r>
        <w:rPr>
          <w:rFonts w:ascii="Times New Roman" w:hAnsi="Times New Roman" w:cs="Times New Roman"/>
          <w:szCs w:val="24"/>
        </w:rPr>
        <w:t>..</w:t>
      </w:r>
      <w:proofErr w:type="gramEnd"/>
      <w:r>
        <w:rPr>
          <w:rFonts w:ascii="Times New Roman" w:hAnsi="Times New Roman" w:cs="Times New Roman"/>
          <w:szCs w:val="24"/>
        </w:rPr>
        <w:t>/</w:t>
      </w:r>
      <w:proofErr w:type="gramStart"/>
      <w:r>
        <w:rPr>
          <w:rFonts w:ascii="Times New Roman" w:hAnsi="Times New Roman" w:cs="Times New Roman"/>
          <w:szCs w:val="24"/>
        </w:rPr>
        <w:t>..</w:t>
      </w:r>
      <w:proofErr w:type="gramEnd"/>
      <w:r>
        <w:rPr>
          <w:rFonts w:ascii="Times New Roman" w:hAnsi="Times New Roman" w:cs="Times New Roman"/>
          <w:szCs w:val="24"/>
        </w:rPr>
        <w:t>#Prop1” /&gt;</w:t>
      </w:r>
      <w:proofErr w:type="gramStart"/>
      <w:r>
        <w:rPr>
          <w:rFonts w:ascii="Times New Roman" w:hAnsi="Times New Roman" w:cs="Times New Roman"/>
          <w:szCs w:val="24"/>
        </w:rPr>
        <w:t>}</w:t>
      </w:r>
      <w:r>
        <w:rPr>
          <w:rFonts w:ascii="Times New Roman" w:hAnsi="Times New Roman" w:cs="Times New Roman"/>
          <w:szCs w:val="24"/>
          <w:vertAlign w:val="superscript"/>
        </w:rPr>
        <w:t>n</w:t>
      </w:r>
      <w:proofErr w:type="gramEnd"/>
    </w:p>
    <w:p w14:paraId="30A18F18"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1755708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FB52E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04A830D4" w14:textId="2D1252DA" w:rsidR="00C2678C" w:rsidRDefault="00A86596"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Instance1” /&gt;</w:t>
      </w:r>
      <w:proofErr w:type="gramStart"/>
      <w:r w:rsidR="00C2678C">
        <w:rPr>
          <w:rFonts w:ascii="Times New Roman" w:hAnsi="Times New Roman" w:cs="Times New Roman"/>
          <w:szCs w:val="24"/>
        </w:rPr>
        <w:t>}</w:t>
      </w:r>
      <w:r w:rsidR="00C2678C">
        <w:rPr>
          <w:rFonts w:ascii="Times New Roman" w:hAnsi="Times New Roman" w:cs="Times New Roman"/>
          <w:szCs w:val="24"/>
          <w:vertAlign w:val="superscript"/>
        </w:rPr>
        <w:t>n</w:t>
      </w:r>
      <w:proofErr w:type="gramEnd"/>
    </w:p>
    <w:p w14:paraId="4365DE60"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3610ECE8" w14:textId="36E5660C" w:rsidR="00C2678C" w:rsidRDefault="00621F5B"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p>
    <w:p w14:paraId="425D4690"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0F68EAB1"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proofErr w:type="gramStart"/>
      <w:r>
        <w:t>m</w:t>
      </w:r>
      <w:proofErr w:type="gramEnd"/>
      <w:r>
        <w:t>: Occurs for every class passed in the request URL.</w:t>
      </w:r>
    </w:p>
    <w:p w14:paraId="47003CC0" w14:textId="77777777"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69599247" w14:textId="77777777" w:rsidR="00A45004" w:rsidRDefault="00A45004" w:rsidP="00D477BA">
      <w:pPr>
        <w:pStyle w:val="NoSpacing"/>
      </w:pPr>
    </w:p>
    <w:p w14:paraId="0A22DCB4" w14:textId="77777777" w:rsidR="00C2678C" w:rsidRDefault="00C2678C" w:rsidP="00D477BA">
      <w:pPr>
        <w:pStyle w:val="NoSpacing"/>
      </w:pPr>
    </w:p>
    <w:p w14:paraId="1D00B6F6" w14:textId="10D5281A" w:rsidR="005E1AA0" w:rsidRDefault="00137655" w:rsidP="00DE002B">
      <w:pPr>
        <w:tabs>
          <w:tab w:val="left" w:pos="360"/>
        </w:tabs>
        <w:ind w:left="360"/>
      </w:pPr>
      <w:r>
        <w:tab/>
      </w:r>
      <w:r w:rsidR="005E1AA0" w:rsidRPr="00B56CBA">
        <w:t>Errors</w:t>
      </w:r>
      <w:r w:rsidR="005E1AA0">
        <w:t>:</w:t>
      </w:r>
    </w:p>
    <w:p w14:paraId="63B1B1A5" w14:textId="77777777" w:rsidR="008F49A9" w:rsidRDefault="008F49A9" w:rsidP="008F49A9">
      <w:pPr>
        <w:pStyle w:val="ListParagraph"/>
        <w:numPr>
          <w:ilvl w:val="0"/>
          <w:numId w:val="5"/>
        </w:numPr>
      </w:pPr>
      <w:r>
        <w:t>Class does not exist -&gt; 404 “ no such class exist”</w:t>
      </w:r>
    </w:p>
    <w:p w14:paraId="32F8ED85" w14:textId="77777777" w:rsidR="008F49A9" w:rsidRDefault="008F49A9" w:rsidP="008F49A9">
      <w:pPr>
        <w:pStyle w:val="ListParagraph"/>
        <w:numPr>
          <w:ilvl w:val="0"/>
          <w:numId w:val="5"/>
        </w:numPr>
      </w:pPr>
      <w:r>
        <w:t>Ontology is not loaded -&gt; 404 “ requested ontology is not loaded”</w:t>
      </w:r>
    </w:p>
    <w:p w14:paraId="12BCD459" w14:textId="77777777" w:rsidR="008F49A9" w:rsidRDefault="008F49A9" w:rsidP="008F49A9">
      <w:pPr>
        <w:pStyle w:val="ListParagraph"/>
        <w:numPr>
          <w:ilvl w:val="0"/>
          <w:numId w:val="5"/>
        </w:numPr>
      </w:pPr>
      <w:r>
        <w:t xml:space="preserve">Any other delimiter used instead of comma -&gt; 400 </w:t>
      </w:r>
    </w:p>
    <w:p w14:paraId="54550A5D" w14:textId="77777777" w:rsidR="008F49A9" w:rsidRDefault="008F49A9" w:rsidP="008F49A9">
      <w:pPr>
        <w:pStyle w:val="ListParagraph"/>
        <w:tabs>
          <w:tab w:val="left" w:pos="450"/>
        </w:tabs>
        <w:ind w:left="1440"/>
      </w:pPr>
    </w:p>
    <w:p w14:paraId="2C4D89F5" w14:textId="77777777" w:rsidR="00A45004" w:rsidRDefault="00A45004" w:rsidP="00D477BA">
      <w:pPr>
        <w:pStyle w:val="NoSpacing"/>
      </w:pPr>
    </w:p>
    <w:p w14:paraId="35B23F84" w14:textId="0E6B280E" w:rsidR="00A45004" w:rsidRDefault="00A45004" w:rsidP="00AD5BBB">
      <w:pPr>
        <w:ind w:left="360"/>
        <w:rPr>
          <w:b/>
        </w:rPr>
      </w:pPr>
      <w:r w:rsidRPr="00C2678C">
        <w:rPr>
          <w:b/>
        </w:rPr>
        <w:t>POST</w:t>
      </w:r>
    </w:p>
    <w:p w14:paraId="0AF58D45" w14:textId="1FE2BF62" w:rsidR="00C3388A" w:rsidRPr="00C3388A" w:rsidRDefault="00C3388A" w:rsidP="00AD5BBB">
      <w:pPr>
        <w:ind w:left="360"/>
      </w:pPr>
      <w:r>
        <w:t xml:space="preserve">This request creates classes in the ontology mentioned in the request URL. Information for each class that has to be created is provided as the request body in xml format as described below. </w:t>
      </w:r>
    </w:p>
    <w:p w14:paraId="6145F99B" w14:textId="7F19805F" w:rsidR="002C24D3" w:rsidRDefault="00A45004" w:rsidP="00AD5BBB">
      <w:pPr>
        <w:ind w:left="360"/>
      </w:pPr>
      <w:r>
        <w:t>Request</w:t>
      </w:r>
      <w:r w:rsidR="00904B07">
        <w:t>:</w:t>
      </w:r>
    </w:p>
    <w:p w14:paraId="0546E560" w14:textId="77777777" w:rsidR="00C2678C" w:rsidRPr="00C2678C" w:rsidRDefault="00C2678C" w:rsidP="00AD5BBB">
      <w:pPr>
        <w:ind w:left="360"/>
        <w:rPr>
          <w:i/>
        </w:rPr>
      </w:pPr>
      <w:r w:rsidRPr="00C2678C">
        <w:rPr>
          <w:i/>
        </w:rPr>
        <w:t>Resource</w:t>
      </w:r>
    </w:p>
    <w:p w14:paraId="3986D930" w14:textId="5E9162C6" w:rsidR="00C2678C" w:rsidRDefault="00C2678C" w:rsidP="00AD5BBB">
      <w:pPr>
        <w:ind w:left="360"/>
      </w:pPr>
      <w:r>
        <w:t>{</w:t>
      </w:r>
      <w:proofErr w:type="gramStart"/>
      <w:r>
        <w:t>ontologyName</w:t>
      </w:r>
      <w:proofErr w:type="gramEnd"/>
      <w:r>
        <w:t>}/classes/&lt;comma separated classes&gt;</w:t>
      </w:r>
    </w:p>
    <w:p w14:paraId="5EF4F478" w14:textId="765375C2" w:rsidR="00C2678C" w:rsidRPr="00C2678C" w:rsidRDefault="00C2678C" w:rsidP="00AD5BBB">
      <w:pPr>
        <w:ind w:left="360"/>
        <w:rPr>
          <w:i/>
        </w:rPr>
      </w:pPr>
      <w:r w:rsidRPr="00C2678C">
        <w:rPr>
          <w:i/>
        </w:rPr>
        <w:t xml:space="preserve">Content Type: </w:t>
      </w:r>
    </w:p>
    <w:p w14:paraId="7AD98F54" w14:textId="7011D1A8" w:rsidR="00C2678C" w:rsidRDefault="00C2678C" w:rsidP="00AD5BBB">
      <w:pPr>
        <w:ind w:left="360"/>
      </w:pPr>
      <w:proofErr w:type="gramStart"/>
      <w:r>
        <w:t>application</w:t>
      </w:r>
      <w:proofErr w:type="gramEnd"/>
      <w:r>
        <w:t>/xml</w:t>
      </w:r>
    </w:p>
    <w:p w14:paraId="76A4FFC8" w14:textId="32F58F46" w:rsidR="00C2678C" w:rsidRPr="00C2678C" w:rsidRDefault="00C2678C" w:rsidP="00AD5BBB">
      <w:pPr>
        <w:ind w:left="360"/>
        <w:rPr>
          <w:i/>
        </w:rPr>
      </w:pPr>
      <w:r w:rsidRPr="00C2678C">
        <w:rPr>
          <w:i/>
        </w:rPr>
        <w:t>Body:</w:t>
      </w:r>
    </w:p>
    <w:p w14:paraId="54858939" w14:textId="1D193512" w:rsidR="002C24D3" w:rsidRDefault="002C24D3" w:rsidP="00AD5BBB">
      <w:pPr>
        <w:ind w:left="360"/>
      </w:pPr>
      <w:r>
        <w:t>The request body should be in following format.</w:t>
      </w:r>
    </w:p>
    <w:p w14:paraId="6B15B1F4" w14:textId="77777777" w:rsidR="002C24D3" w:rsidRDefault="002C24D3" w:rsidP="00904B07">
      <w:pPr>
        <w:pStyle w:val="NoSpacing"/>
        <w:pBdr>
          <w:top w:val="single" w:sz="4" w:space="1" w:color="auto"/>
          <w:left w:val="single" w:sz="4" w:space="4" w:color="auto"/>
          <w:bottom w:val="single" w:sz="4" w:space="1" w:color="auto"/>
          <w:right w:val="single" w:sz="4" w:space="4" w:color="auto"/>
        </w:pBdr>
      </w:pPr>
      <w:r w:rsidRPr="00A413D9">
        <w:t>&lt;Classes&gt;</w:t>
      </w:r>
    </w:p>
    <w:p w14:paraId="51D9B60C" w14:textId="30ADED6A" w:rsidR="00904B07" w:rsidRDefault="00904B07" w:rsidP="00904B07">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4" w:anchor="Class1" w:history="1">
        <w:r w:rsidR="0045019E" w:rsidRPr="00B42638">
          <w:rPr>
            <w:rStyle w:val="Hyperlink"/>
          </w:rPr>
          <w:t>http://../..#Class1</w:t>
        </w:r>
      </w:hyperlink>
      <w:r w:rsidR="003A2FF0">
        <w:t>” /&gt;</w:t>
      </w:r>
    </w:p>
    <w:p w14:paraId="3AAB598D" w14:textId="72817F18" w:rsidR="00904B07" w:rsidRDefault="00904B07"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w:t>
      </w:r>
      <w:r w:rsidR="005C2BDC">
        <w:rPr>
          <w:rFonts w:ascii="Times New Roman" w:hAnsi="Times New Roman" w:cs="Times New Roman"/>
          <w:szCs w:val="24"/>
        </w:rPr>
        <w:t xml:space="preserve"> </w:t>
      </w:r>
      <w:r>
        <w:rPr>
          <w:rFonts w:ascii="Times New Roman" w:hAnsi="Times New Roman" w:cs="Times New Roman"/>
          <w:szCs w:val="24"/>
        </w:rPr>
        <w:t>&gt;</w:t>
      </w:r>
    </w:p>
    <w:p w14:paraId="60D7DEFF" w14:textId="426D4599" w:rsidR="00904B07" w:rsidRDefault="00D94834"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proofErr w:type="spellStart"/>
      <w:r w:rsidR="005C2BDC">
        <w:rPr>
          <w:rFonts w:ascii="Times New Roman" w:hAnsi="Times New Roman" w:cs="Times New Roman"/>
          <w:szCs w:val="24"/>
        </w:rPr>
        <w:t>Super</w:t>
      </w:r>
      <w:r>
        <w:rPr>
          <w:rFonts w:ascii="Times New Roman" w:hAnsi="Times New Roman" w:cs="Times New Roman"/>
          <w:szCs w:val="24"/>
        </w:rPr>
        <w:t>C</w:t>
      </w:r>
      <w:r w:rsidR="00904B07">
        <w:rPr>
          <w:rFonts w:ascii="Times New Roman" w:hAnsi="Times New Roman" w:cs="Times New Roman"/>
          <w:szCs w:val="24"/>
        </w:rPr>
        <w:t>lass</w:t>
      </w:r>
      <w:proofErr w:type="spellEnd"/>
      <w:r w:rsidR="005C2BDC">
        <w:rPr>
          <w:rFonts w:ascii="Times New Roman" w:hAnsi="Times New Roman" w:cs="Times New Roman"/>
          <w:szCs w:val="24"/>
        </w:rPr>
        <w:t xml:space="preserve"> name=”SuperClass1” uri=”</w:t>
      </w:r>
      <w:hyperlink r:id="rId15" w:anchor="SuperClass1" w:history="1">
        <w:r w:rsidR="005C2BDC">
          <w:rPr>
            <w:rFonts w:ascii="Times New Roman" w:hAnsi="Times New Roman" w:cs="Times New Roman"/>
            <w:color w:val="0000FF"/>
            <w:szCs w:val="24"/>
            <w:u w:val="single" w:color="0000FF"/>
          </w:rPr>
          <w:t>http://../..#SuperClass1</w:t>
        </w:r>
      </w:hyperlink>
      <w:r w:rsidR="005C2BDC">
        <w:rPr>
          <w:rFonts w:ascii="Times New Roman" w:hAnsi="Times New Roman" w:cs="Times New Roman"/>
          <w:szCs w:val="24"/>
        </w:rPr>
        <w:t xml:space="preserve">” </w:t>
      </w:r>
      <w:r w:rsidR="00904B07">
        <w:rPr>
          <w:rFonts w:ascii="Times New Roman" w:hAnsi="Times New Roman" w:cs="Times New Roman"/>
          <w:szCs w:val="24"/>
        </w:rPr>
        <w:t xml:space="preserve"> /&gt;</w:t>
      </w:r>
      <w:r w:rsidR="0045019E">
        <w:rPr>
          <w:rFonts w:ascii="Times New Roman" w:hAnsi="Times New Roman" w:cs="Times New Roman"/>
          <w:szCs w:val="24"/>
        </w:rPr>
        <w:t>}</w:t>
      </w:r>
      <w:r w:rsidR="0045019E">
        <w:rPr>
          <w:rFonts w:ascii="Times New Roman" w:hAnsi="Times New Roman" w:cs="Times New Roman"/>
          <w:szCs w:val="24"/>
          <w:vertAlign w:val="superscript"/>
        </w:rPr>
        <w:t xml:space="preserve"> n</w:t>
      </w:r>
    </w:p>
    <w:p w14:paraId="555E3D13" w14:textId="128F4D97" w:rsidR="00904B07" w:rsidRDefault="00904B0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F1F127D" w14:textId="77777777" w:rsidR="00C3388A" w:rsidRDefault="00C3388A"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9E5B09F" w14:textId="494D3A30" w:rsidR="0045019E" w:rsidRDefault="0045019E"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sidR="00982E77">
        <w:rPr>
          <w:rFonts w:ascii="Times New Roman" w:hAnsi="Times New Roman" w:cs="Times New Roman"/>
          <w:szCs w:val="24"/>
        </w:rPr>
        <w:t>&lt;SubClasses&gt;</w:t>
      </w:r>
    </w:p>
    <w:p w14:paraId="32BE2C30" w14:textId="7513D9EB"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sidR="005C2BDC">
        <w:rPr>
          <w:rFonts w:ascii="Times New Roman" w:hAnsi="Times New Roman" w:cs="Times New Roman"/>
          <w:szCs w:val="24"/>
        </w:rPr>
        <w:t>Sub</w:t>
      </w:r>
      <w:r>
        <w:rPr>
          <w:rFonts w:ascii="Times New Roman" w:hAnsi="Times New Roman" w:cs="Times New Roman"/>
          <w:szCs w:val="24"/>
        </w:rPr>
        <w:t>Class</w:t>
      </w:r>
      <w:proofErr w:type="spellEnd"/>
      <w:r>
        <w:rPr>
          <w:rFonts w:ascii="Times New Roman" w:hAnsi="Times New Roman" w:cs="Times New Roman"/>
          <w:szCs w:val="24"/>
        </w:rPr>
        <w:t xml:space="preserve"> name=”SuperClass1” uri=”</w:t>
      </w:r>
      <w:hyperlink r:id="rId16"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29A015FD" w14:textId="7DD58F36"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576AE7CD" w14:textId="77777777" w:rsidR="007F4004"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p>
    <w:p w14:paraId="0EC133CE" w14:textId="5E74454C" w:rsidR="00C2678C"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sidR="00C2678C">
        <w:rPr>
          <w:rFonts w:ascii="Times New Roman" w:hAnsi="Times New Roman" w:cs="Times New Roman"/>
          <w:szCs w:val="24"/>
        </w:rPr>
        <w:t>&lt;Instances&gt;</w:t>
      </w:r>
    </w:p>
    <w:p w14:paraId="174B8AF2" w14:textId="1B457BA3" w:rsidR="00C2678C" w:rsidRDefault="005C2BD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Instance1” /&gt;</w:t>
      </w:r>
      <w:proofErr w:type="gramStart"/>
      <w:r w:rsidR="00C2678C">
        <w:rPr>
          <w:rFonts w:ascii="Times New Roman" w:hAnsi="Times New Roman" w:cs="Times New Roman"/>
          <w:szCs w:val="24"/>
        </w:rPr>
        <w:t>}</w:t>
      </w:r>
      <w:r w:rsidR="00C2678C">
        <w:rPr>
          <w:rFonts w:ascii="Times New Roman" w:hAnsi="Times New Roman" w:cs="Times New Roman"/>
          <w:szCs w:val="24"/>
          <w:vertAlign w:val="superscript"/>
        </w:rPr>
        <w:t>n</w:t>
      </w:r>
      <w:proofErr w:type="gramEnd"/>
    </w:p>
    <w:p w14:paraId="153FDD0C" w14:textId="192B02CE" w:rsidR="00C2678C" w:rsidRDefault="00C2678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lastRenderedPageBreak/>
        <w:tab/>
      </w:r>
      <w:r>
        <w:rPr>
          <w:rFonts w:ascii="Times New Roman" w:hAnsi="Times New Roman" w:cs="Times New Roman"/>
          <w:szCs w:val="24"/>
        </w:rPr>
        <w:t>&lt;/Instances&gt;</w:t>
      </w:r>
    </w:p>
    <w:p w14:paraId="2F6D5877" w14:textId="609AD9C0" w:rsidR="00C2678C" w:rsidRDefault="0097692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r w:rsidR="003A2FF0">
        <w:rPr>
          <w:rFonts w:ascii="Times New Roman" w:hAnsi="Times New Roman" w:cs="Times New Roman"/>
          <w:szCs w:val="24"/>
        </w:rPr>
        <w:t xml:space="preserve">} </w:t>
      </w:r>
      <w:r w:rsidR="003A2FF0" w:rsidRPr="003A2FF0">
        <w:rPr>
          <w:rFonts w:ascii="Times New Roman" w:hAnsi="Times New Roman" w:cs="Times New Roman"/>
          <w:szCs w:val="24"/>
          <w:vertAlign w:val="superscript"/>
        </w:rPr>
        <w:t>m</w:t>
      </w:r>
    </w:p>
    <w:p w14:paraId="2D28A82C" w14:textId="286114F2" w:rsidR="002C24D3" w:rsidRDefault="002C24D3"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242650F1" w14:textId="3C0F3989" w:rsidR="00C2678C" w:rsidRDefault="00C2678C" w:rsidP="00C2678C">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00C3388A" w:rsidRPr="00C3388A">
        <w:t xml:space="preserve"> </w:t>
      </w:r>
      <w:r w:rsidR="00C3388A">
        <w:t>Number of classes passed in the request URL.</w:t>
      </w:r>
    </w:p>
    <w:p w14:paraId="1DC57FF8" w14:textId="1353845A"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xml:space="preserve">: Can occur </w:t>
      </w:r>
      <w:r w:rsidR="00C23860">
        <w:t>a</w:t>
      </w:r>
      <w:r>
        <w:t>n</w:t>
      </w:r>
      <w:r w:rsidR="00C23860">
        <w:t>y</w:t>
      </w:r>
      <w:r>
        <w:t xml:space="preserve"> number of times.</w:t>
      </w:r>
    </w:p>
    <w:p w14:paraId="23555E8E" w14:textId="77777777" w:rsidR="002C24D3" w:rsidRDefault="002C24D3" w:rsidP="009723DC"/>
    <w:p w14:paraId="2546AD19" w14:textId="72D9B98F" w:rsidR="002C24D3" w:rsidRDefault="005E1AA0" w:rsidP="00DC7859">
      <w:pPr>
        <w:ind w:left="360"/>
      </w:pPr>
      <w:r>
        <w:t>Errors:</w:t>
      </w:r>
    </w:p>
    <w:p w14:paraId="22B21051" w14:textId="77777777" w:rsidR="008F49A9" w:rsidRDefault="008F49A9" w:rsidP="008F49A9">
      <w:pPr>
        <w:pStyle w:val="ListParagraph"/>
        <w:numPr>
          <w:ilvl w:val="0"/>
          <w:numId w:val="3"/>
        </w:numPr>
      </w:pPr>
      <w:r>
        <w:t>Class does not exist -&gt; 404 “ no such class exist”</w:t>
      </w:r>
    </w:p>
    <w:p w14:paraId="2428A99A" w14:textId="77777777" w:rsidR="008F49A9" w:rsidRDefault="008F49A9" w:rsidP="008F49A9">
      <w:pPr>
        <w:pStyle w:val="ListParagraph"/>
        <w:numPr>
          <w:ilvl w:val="0"/>
          <w:numId w:val="3"/>
        </w:numPr>
      </w:pPr>
      <w:r>
        <w:t>Ontology is not loaded -&gt; 404 “ requested ontology is not loaded”</w:t>
      </w:r>
    </w:p>
    <w:p w14:paraId="390A06B9" w14:textId="46FF38EF" w:rsidR="008F49A9" w:rsidRDefault="008F49A9" w:rsidP="008F49A9">
      <w:pPr>
        <w:pStyle w:val="ListParagraph"/>
        <w:numPr>
          <w:ilvl w:val="0"/>
          <w:numId w:val="3"/>
        </w:numPr>
      </w:pPr>
      <w:r>
        <w:t>Any other delimiter used instead of comma -&gt; 400</w:t>
      </w:r>
    </w:p>
    <w:p w14:paraId="6C116C91" w14:textId="012E0C22" w:rsidR="005E1AA0" w:rsidRDefault="005E1AA0" w:rsidP="008F49A9">
      <w:pPr>
        <w:pStyle w:val="ListParagraph"/>
        <w:ind w:left="450"/>
      </w:pPr>
      <w:r>
        <w:t xml:space="preserve"> </w:t>
      </w:r>
    </w:p>
    <w:p w14:paraId="4CD8159E" w14:textId="77777777" w:rsidR="005E1AA0" w:rsidRDefault="005E1AA0" w:rsidP="008F49A9"/>
    <w:p w14:paraId="54CB27AB" w14:textId="10BDB06D" w:rsidR="005E1AA0" w:rsidRDefault="005E1AA0" w:rsidP="00C6699F">
      <w:pPr>
        <w:tabs>
          <w:tab w:val="left" w:pos="360"/>
        </w:tabs>
        <w:ind w:left="360"/>
        <w:rPr>
          <w:b/>
        </w:rPr>
      </w:pPr>
      <w:r w:rsidRPr="005E1AA0">
        <w:rPr>
          <w:b/>
        </w:rPr>
        <w:t>PUT</w:t>
      </w:r>
    </w:p>
    <w:p w14:paraId="7C78766A" w14:textId="654B6BCA" w:rsidR="00C3388A" w:rsidRPr="00C3388A" w:rsidRDefault="00C3388A" w:rsidP="00C6699F">
      <w:pPr>
        <w:ind w:left="360"/>
      </w:pPr>
      <w:r>
        <w:t xml:space="preserve">This requests, updates each class passed in the URL. Information for each </w:t>
      </w:r>
      <w:proofErr w:type="gramStart"/>
      <w:r>
        <w:t>class, that</w:t>
      </w:r>
      <w:proofErr w:type="gramEnd"/>
      <w:r>
        <w:t xml:space="preserve"> has to be updated is passed as request body in xml format as described below.</w:t>
      </w:r>
    </w:p>
    <w:p w14:paraId="54A5F976" w14:textId="77777777" w:rsidR="005E1AA0" w:rsidRDefault="005E1AA0" w:rsidP="00C6699F">
      <w:pPr>
        <w:ind w:left="450" w:hanging="90"/>
      </w:pPr>
      <w:r>
        <w:t>Request:</w:t>
      </w:r>
    </w:p>
    <w:p w14:paraId="7E6007D1" w14:textId="77777777" w:rsidR="005E1AA0" w:rsidRPr="00C2678C" w:rsidRDefault="005E1AA0" w:rsidP="00620B8F">
      <w:pPr>
        <w:ind w:left="360"/>
        <w:rPr>
          <w:i/>
        </w:rPr>
      </w:pPr>
      <w:r w:rsidRPr="00C2678C">
        <w:rPr>
          <w:i/>
        </w:rPr>
        <w:t>Resource</w:t>
      </w:r>
    </w:p>
    <w:p w14:paraId="4518E8F7" w14:textId="77777777" w:rsidR="005E1AA0" w:rsidRDefault="005E1AA0" w:rsidP="00C6699F">
      <w:pPr>
        <w:ind w:left="450" w:hanging="90"/>
      </w:pPr>
      <w:r>
        <w:t>{</w:t>
      </w:r>
      <w:proofErr w:type="gramStart"/>
      <w:r>
        <w:t>ontologyName</w:t>
      </w:r>
      <w:proofErr w:type="gramEnd"/>
      <w:r>
        <w:t>}/classes/&lt;comma separated classes&gt;</w:t>
      </w:r>
    </w:p>
    <w:p w14:paraId="67AE384D" w14:textId="77777777" w:rsidR="005E1AA0" w:rsidRPr="00C2678C" w:rsidRDefault="005E1AA0" w:rsidP="00C6699F">
      <w:pPr>
        <w:ind w:left="450" w:hanging="90"/>
        <w:rPr>
          <w:i/>
        </w:rPr>
      </w:pPr>
      <w:r w:rsidRPr="00C2678C">
        <w:rPr>
          <w:i/>
        </w:rPr>
        <w:t xml:space="preserve">Content Type: </w:t>
      </w:r>
    </w:p>
    <w:p w14:paraId="21B2C362" w14:textId="77777777" w:rsidR="005E1AA0" w:rsidRDefault="005E1AA0" w:rsidP="00C66327">
      <w:pPr>
        <w:ind w:left="360"/>
      </w:pPr>
      <w:proofErr w:type="gramStart"/>
      <w:r>
        <w:t>application</w:t>
      </w:r>
      <w:proofErr w:type="gramEnd"/>
      <w:r>
        <w:t>/xml</w:t>
      </w:r>
    </w:p>
    <w:p w14:paraId="61FE3F2C" w14:textId="77777777" w:rsidR="005E1AA0" w:rsidRPr="00C2678C" w:rsidRDefault="005E1AA0" w:rsidP="00C66327">
      <w:pPr>
        <w:ind w:left="360"/>
        <w:rPr>
          <w:i/>
        </w:rPr>
      </w:pPr>
      <w:r w:rsidRPr="00C2678C">
        <w:rPr>
          <w:i/>
        </w:rPr>
        <w:t>Body:</w:t>
      </w:r>
    </w:p>
    <w:p w14:paraId="71CA5A24" w14:textId="77777777" w:rsidR="005E1AA0" w:rsidRDefault="005E1AA0" w:rsidP="00C66327">
      <w:pPr>
        <w:ind w:left="360"/>
      </w:pPr>
      <w:r>
        <w:t>The request body should be in following format.</w:t>
      </w:r>
    </w:p>
    <w:p w14:paraId="31456645"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4E712DBF" w14:textId="08356902" w:rsidR="005E1AA0" w:rsidRDefault="005E1AA0" w:rsidP="005E1AA0">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7" w:anchor="Class1" w:history="1">
        <w:r w:rsidRPr="00B42638">
          <w:rPr>
            <w:rStyle w:val="Hyperlink"/>
          </w:rPr>
          <w:t>http://../..#Class1</w:t>
        </w:r>
      </w:hyperlink>
      <w:r w:rsidR="003A2FF0">
        <w:t>” /&gt;</w:t>
      </w:r>
    </w:p>
    <w:p w14:paraId="66F4D991" w14:textId="77777777" w:rsidR="005E1AA0"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3D17D4C3" w14:textId="7336AF8C" w:rsidR="00D94834"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w:t>
      </w:r>
      <w:r w:rsidR="005E1AA0">
        <w:rPr>
          <w:rFonts w:ascii="Times New Roman" w:hAnsi="Times New Roman" w:cs="Times New Roman"/>
          <w:szCs w:val="24"/>
        </w:rPr>
        <w:t>&lt;</w:t>
      </w:r>
      <w:proofErr w:type="spellStart"/>
      <w:r>
        <w:rPr>
          <w:rFonts w:ascii="Times New Roman" w:hAnsi="Times New Roman" w:cs="Times New Roman"/>
          <w:szCs w:val="24"/>
        </w:rPr>
        <w:t>Super</w:t>
      </w:r>
      <w:r w:rsidR="005E1AA0">
        <w:rPr>
          <w:rFonts w:ascii="Times New Roman" w:hAnsi="Times New Roman" w:cs="Times New Roman"/>
          <w:szCs w:val="24"/>
        </w:rPr>
        <w:t>Class</w:t>
      </w:r>
      <w:proofErr w:type="spellEnd"/>
      <w:r w:rsidR="005E1AA0">
        <w:rPr>
          <w:rFonts w:ascii="Times New Roman" w:hAnsi="Times New Roman" w:cs="Times New Roman"/>
          <w:szCs w:val="24"/>
        </w:rPr>
        <w:t xml:space="preserve"> name=”SuperClass1” uri=”</w:t>
      </w:r>
      <w:hyperlink r:id="rId18" w:anchor="SuperClass1" w:history="1">
        <w:r w:rsidR="005E1AA0">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w:t>
      </w:r>
      <w:r w:rsidR="005E1AA0">
        <w:rPr>
          <w:rFonts w:ascii="Times New Roman" w:hAnsi="Times New Roman" w:cs="Times New Roman"/>
          <w:szCs w:val="24"/>
        </w:rPr>
        <w:t>&gt;</w:t>
      </w:r>
    </w:p>
    <w:p w14:paraId="7C3B4399" w14:textId="3E3AA7BA" w:rsidR="00595E1D"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sidR="00352414">
        <w:rPr>
          <w:rFonts w:ascii="Times New Roman" w:hAnsi="Times New Roman" w:cs="Times New Roman"/>
          <w:szCs w:val="24"/>
        </w:rPr>
        <w:t xml:space="preserve"> name=”N1” uri=”</w:t>
      </w:r>
      <w:hyperlink r:id="rId19" w:anchor="N1" w:history="1">
        <w:r w:rsidR="00352414" w:rsidRPr="00501E7F">
          <w:rPr>
            <w:rStyle w:val="Hyperlink"/>
            <w:rFonts w:ascii="Times New Roman" w:hAnsi="Times New Roman" w:cs="Times New Roman"/>
            <w:szCs w:val="24"/>
          </w:rPr>
          <w:t>http://../..#N1</w:t>
        </w:r>
      </w:hyperlink>
      <w:r w:rsidR="00352414">
        <w:rPr>
          <w:rFonts w:ascii="Times New Roman" w:hAnsi="Times New Roman" w:cs="Times New Roman"/>
          <w:szCs w:val="24"/>
        </w:rPr>
        <w:t xml:space="preserve"> </w:t>
      </w:r>
      <w:r>
        <w:rPr>
          <w:rFonts w:ascii="Times New Roman" w:hAnsi="Times New Roman" w:cs="Times New Roman"/>
          <w:szCs w:val="24"/>
        </w:rPr>
        <w:t>”/&gt;</w:t>
      </w:r>
    </w:p>
    <w:p w14:paraId="5A4B8011" w14:textId="13F989B8" w:rsidR="005E1AA0" w:rsidRDefault="00D94834"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595E1D">
        <w:rPr>
          <w:rFonts w:ascii="Times New Roman" w:hAnsi="Times New Roman" w:cs="Times New Roman"/>
          <w:szCs w:val="24"/>
        </w:rPr>
        <w:t xml:space="preserve"> &lt;/</w:t>
      </w:r>
      <w:proofErr w:type="spellStart"/>
      <w:r w:rsidR="00595E1D">
        <w:rPr>
          <w:rFonts w:ascii="Times New Roman" w:hAnsi="Times New Roman" w:cs="Times New Roman"/>
          <w:szCs w:val="24"/>
        </w:rPr>
        <w:t>SuperClass</w:t>
      </w:r>
      <w:proofErr w:type="spellEnd"/>
      <w:r w:rsidR="00595E1D">
        <w:rPr>
          <w:rFonts w:ascii="Times New Roman" w:hAnsi="Times New Roman" w:cs="Times New Roman"/>
          <w:szCs w:val="24"/>
        </w:rPr>
        <w:t>&gt;</w:t>
      </w:r>
      <w:r w:rsidR="005E1AA0">
        <w:rPr>
          <w:rFonts w:ascii="Times New Roman" w:hAnsi="Times New Roman" w:cs="Times New Roman"/>
          <w:szCs w:val="24"/>
        </w:rPr>
        <w:t>}</w:t>
      </w:r>
      <w:r w:rsidR="005E1AA0">
        <w:rPr>
          <w:rFonts w:ascii="Times New Roman" w:hAnsi="Times New Roman" w:cs="Times New Roman"/>
          <w:szCs w:val="24"/>
          <w:vertAlign w:val="superscript"/>
        </w:rPr>
        <w:t xml:space="preserve"> n</w:t>
      </w:r>
    </w:p>
    <w:p w14:paraId="1D7CF7B3"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424A96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E375A9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A92C4B6" w14:textId="77777777"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proofErr w:type="spellStart"/>
      <w:r w:rsidR="00352414">
        <w:rPr>
          <w:rFonts w:ascii="Times New Roman" w:hAnsi="Times New Roman" w:cs="Times New Roman"/>
          <w:szCs w:val="24"/>
        </w:rPr>
        <w:t>Sub</w:t>
      </w:r>
      <w:r>
        <w:rPr>
          <w:rFonts w:ascii="Times New Roman" w:hAnsi="Times New Roman" w:cs="Times New Roman"/>
          <w:szCs w:val="24"/>
        </w:rPr>
        <w:t>Class</w:t>
      </w:r>
      <w:proofErr w:type="spellEnd"/>
      <w:r>
        <w:rPr>
          <w:rFonts w:ascii="Times New Roman" w:hAnsi="Times New Roman" w:cs="Times New Roman"/>
          <w:szCs w:val="24"/>
        </w:rPr>
        <w:t xml:space="preserve"> name=”SuperClass1” uri=”</w:t>
      </w:r>
      <w:hyperlink r:id="rId20"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278B5C47" w14:textId="57836373" w:rsidR="00352414"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M1” uri=</w:t>
      </w:r>
      <w:hyperlink r:id="rId21"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0C9BB837" w14:textId="475950A8" w:rsidR="005E1AA0"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w:t>
      </w:r>
      <w:proofErr w:type="spellStart"/>
      <w:r>
        <w:rPr>
          <w:rFonts w:ascii="Times New Roman" w:hAnsi="Times New Roman" w:cs="Times New Roman"/>
          <w:szCs w:val="24"/>
        </w:rPr>
        <w:t>SubClass</w:t>
      </w:r>
      <w:proofErr w:type="spellEnd"/>
      <w:r>
        <w:rPr>
          <w:rFonts w:ascii="Times New Roman" w:hAnsi="Times New Roman" w:cs="Times New Roman"/>
          <w:szCs w:val="24"/>
        </w:rPr>
        <w:t>&gt;}</w:t>
      </w:r>
      <w:r w:rsidR="005E1AA0">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4CF6C98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D839322"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29E3F0C"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4878191E" w14:textId="42BCCD89"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Property name=”Prop1” uri=”</w:t>
      </w:r>
      <w:hyperlink r:id="rId22" w:anchor="Prop1" w:history="1">
        <w:r w:rsidRPr="00191265">
          <w:rPr>
            <w:rStyle w:val="Hyperlink"/>
            <w:rFonts w:ascii="Times New Roman" w:hAnsi="Times New Roman" w:cs="Times New Roman"/>
            <w:szCs w:val="24"/>
          </w:rPr>
          <w:t>http://../..#Prop1</w:t>
        </w:r>
      </w:hyperlink>
      <w:r>
        <w:rPr>
          <w:rFonts w:ascii="Times New Roman" w:hAnsi="Times New Roman" w:cs="Times New Roman"/>
          <w:szCs w:val="24"/>
        </w:rPr>
        <w:t>” /&gt;</w:t>
      </w:r>
    </w:p>
    <w:p w14:paraId="29107E6D" w14:textId="59EEAA26" w:rsidR="00191265"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P1” uri=”</w:t>
      </w:r>
      <w:hyperlink r:id="rId23" w:anchor="P1" w:history="1">
        <w:r w:rsidR="00191265" w:rsidRPr="00191265">
          <w:rPr>
            <w:rStyle w:val="Hyperlink"/>
            <w:rFonts w:ascii="Times New Roman" w:hAnsi="Times New Roman" w:cs="Times New Roman"/>
            <w:szCs w:val="24"/>
          </w:rPr>
          <w:t>http://../..#P1</w:t>
        </w:r>
      </w:hyperlink>
      <w:r>
        <w:rPr>
          <w:rFonts w:ascii="Times New Roman" w:hAnsi="Times New Roman" w:cs="Times New Roman"/>
          <w:szCs w:val="24"/>
        </w:rPr>
        <w:t>” /&gt;</w:t>
      </w:r>
    </w:p>
    <w:p w14:paraId="7BE584A0" w14:textId="32214F9C" w:rsidR="005E1AA0" w:rsidRDefault="00191265"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Property&gt;</w:t>
      </w:r>
      <w:r w:rsidR="005E1AA0">
        <w:rPr>
          <w:rFonts w:ascii="Times New Roman" w:hAnsi="Times New Roman" w:cs="Times New Roman"/>
          <w:szCs w:val="24"/>
        </w:rPr>
        <w:t>}</w:t>
      </w:r>
      <w:r w:rsidR="00352414">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2F1DE317"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2BB05A7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89DB1A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6A732BA8" w14:textId="245E65A9" w:rsidR="00C3388A" w:rsidRDefault="00C3388A"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Instance</w:t>
      </w:r>
      <w:r w:rsidR="005E1AA0">
        <w:rPr>
          <w:rFonts w:ascii="Times New Roman" w:hAnsi="Times New Roman" w:cs="Times New Roman"/>
          <w:szCs w:val="24"/>
        </w:rPr>
        <w:t xml:space="preserve"> name=”Inst1” uri=”</w:t>
      </w:r>
      <w:hyperlink r:id="rId24" w:anchor="Instance1" w:history="1">
        <w:r w:rsidR="005E1AA0" w:rsidRPr="00C3388A">
          <w:rPr>
            <w:rStyle w:val="Hyperlink"/>
            <w:rFonts w:ascii="Times New Roman" w:hAnsi="Times New Roman" w:cs="Times New Roman"/>
            <w:szCs w:val="24"/>
          </w:rPr>
          <w:t>http://../..#Instance1</w:t>
        </w:r>
      </w:hyperlink>
      <w:r w:rsidR="005E1AA0">
        <w:rPr>
          <w:rFonts w:ascii="Times New Roman" w:hAnsi="Times New Roman" w:cs="Times New Roman"/>
          <w:szCs w:val="24"/>
        </w:rPr>
        <w:t>” /&gt;</w:t>
      </w:r>
    </w:p>
    <w:p w14:paraId="44B58519" w14:textId="0636FDD6" w:rsidR="005E1AA0" w:rsidRDefault="00C3388A" w:rsidP="00C3388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I1” uri=”</w:t>
      </w:r>
      <w:hyperlink r:id="rId25" w:anchor="I1" w:history="1">
        <w:r w:rsidRPr="00C3388A">
          <w:rPr>
            <w:rStyle w:val="Hyperlink"/>
            <w:rFonts w:ascii="Times New Roman" w:hAnsi="Times New Roman" w:cs="Times New Roman"/>
            <w:szCs w:val="24"/>
          </w:rPr>
          <w:t>http://../.. #I1</w:t>
        </w:r>
      </w:hyperlink>
      <w:r>
        <w:rPr>
          <w:rFonts w:ascii="Times New Roman" w:hAnsi="Times New Roman" w:cs="Times New Roman"/>
          <w:szCs w:val="24"/>
        </w:rPr>
        <w:t>” /&gt;</w:t>
      </w:r>
      <w:r w:rsidR="005E1AA0">
        <w:rPr>
          <w:rFonts w:ascii="Times New Roman" w:hAnsi="Times New Roman" w:cs="Times New Roman"/>
          <w:szCs w:val="24"/>
        </w:rPr>
        <w:t>}</w:t>
      </w:r>
      <w:r>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02BFEEB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1835CC22" w14:textId="30233D0E" w:rsidR="005E1AA0" w:rsidRDefault="008C4FC6"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3A2FF0">
        <w:rPr>
          <w:rFonts w:ascii="Times New Roman" w:hAnsi="Times New Roman" w:cs="Times New Roman"/>
          <w:szCs w:val="24"/>
        </w:rPr>
        <w:t xml:space="preserve">&gt;} </w:t>
      </w:r>
      <w:r w:rsidR="003A2FF0" w:rsidRPr="003A2FF0">
        <w:rPr>
          <w:rFonts w:ascii="Times New Roman" w:hAnsi="Times New Roman" w:cs="Times New Roman"/>
          <w:szCs w:val="24"/>
          <w:vertAlign w:val="superscript"/>
        </w:rPr>
        <w:t>m</w:t>
      </w:r>
    </w:p>
    <w:p w14:paraId="62E4EC2C"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03455132" w14:textId="36B6036F" w:rsidR="005E1AA0" w:rsidRDefault="005E1AA0" w:rsidP="005E1AA0">
      <w:pPr>
        <w:pStyle w:val="NoSpacing"/>
        <w:pBdr>
          <w:top w:val="single" w:sz="4" w:space="1" w:color="auto"/>
          <w:left w:val="single" w:sz="4" w:space="4" w:color="auto"/>
          <w:bottom w:val="single" w:sz="4" w:space="1" w:color="auto"/>
          <w:right w:val="single" w:sz="4" w:space="4" w:color="auto"/>
        </w:pBdr>
      </w:pPr>
      <w:proofErr w:type="gramStart"/>
      <w:r>
        <w:t>m</w:t>
      </w:r>
      <w:proofErr w:type="gramEnd"/>
      <w:r>
        <w:t xml:space="preserve">: </w:t>
      </w:r>
      <w:r w:rsidR="00C3388A">
        <w:t>Number of</w:t>
      </w:r>
      <w:r>
        <w:t xml:space="preserve"> class</w:t>
      </w:r>
      <w:r w:rsidR="00C3388A">
        <w:t>es</w:t>
      </w:r>
      <w:r>
        <w:t xml:space="preserve"> passed in the request URL.</w:t>
      </w:r>
    </w:p>
    <w:p w14:paraId="15488C49" w14:textId="77777777" w:rsidR="005E1AA0" w:rsidRPr="00C2678C"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05E6B41" w14:textId="77777777" w:rsidR="005E1AA0" w:rsidRDefault="005E1AA0" w:rsidP="005E1AA0"/>
    <w:p w14:paraId="2B9029F2" w14:textId="77777777" w:rsidR="005E1AA0" w:rsidRPr="005E1AA0" w:rsidRDefault="005E1AA0" w:rsidP="005E1AA0">
      <w:pPr>
        <w:rPr>
          <w:b/>
        </w:rPr>
      </w:pPr>
    </w:p>
    <w:p w14:paraId="74462BDA" w14:textId="6B415CEA" w:rsidR="00A45004" w:rsidRPr="00A41C35" w:rsidRDefault="00A41C35" w:rsidP="001D0B6A">
      <w:pPr>
        <w:ind w:left="360"/>
        <w:rPr>
          <w:b/>
        </w:rPr>
      </w:pPr>
      <w:r w:rsidRPr="00A41C35">
        <w:rPr>
          <w:b/>
        </w:rPr>
        <w:t>DELETE</w:t>
      </w:r>
    </w:p>
    <w:p w14:paraId="45966EC0" w14:textId="5F763A4D" w:rsidR="00A41C35" w:rsidRDefault="00A41C35" w:rsidP="001D0B6A">
      <w:pPr>
        <w:ind w:left="360"/>
      </w:pPr>
      <w:r>
        <w:t xml:space="preserve">This request deletes the classes mentioned in the URL from the ontology. </w:t>
      </w:r>
    </w:p>
    <w:p w14:paraId="75312E3F" w14:textId="77777777" w:rsidR="00A41C35" w:rsidRDefault="00A41C35" w:rsidP="001D0B6A">
      <w:pPr>
        <w:ind w:left="360"/>
      </w:pPr>
      <w:r>
        <w:t>Request:</w:t>
      </w:r>
    </w:p>
    <w:p w14:paraId="7AC82BE2" w14:textId="77777777" w:rsidR="00A41C35" w:rsidRPr="00C2678C" w:rsidRDefault="00A41C35" w:rsidP="001D0B6A">
      <w:pPr>
        <w:ind w:left="360"/>
        <w:rPr>
          <w:i/>
        </w:rPr>
      </w:pPr>
      <w:r w:rsidRPr="00C2678C">
        <w:rPr>
          <w:i/>
        </w:rPr>
        <w:t>Resource</w:t>
      </w:r>
    </w:p>
    <w:p w14:paraId="6C4866D3" w14:textId="77777777" w:rsidR="00A41C35" w:rsidRDefault="00A41C35" w:rsidP="001D0B6A">
      <w:pPr>
        <w:ind w:left="360"/>
      </w:pPr>
      <w:r>
        <w:t>/classes/&lt;comma separated names of classes&gt;</w:t>
      </w:r>
    </w:p>
    <w:p w14:paraId="06549820" w14:textId="77777777" w:rsidR="001D0B6A" w:rsidRDefault="001D0B6A" w:rsidP="001D0B6A">
      <w:pPr>
        <w:ind w:left="360"/>
      </w:pPr>
    </w:p>
    <w:p w14:paraId="3E308F12" w14:textId="5B4631EE" w:rsidR="001C589D" w:rsidRDefault="003C6ECF" w:rsidP="00140A8A">
      <w:pPr>
        <w:ind w:left="180"/>
      </w:pPr>
      <w:r>
        <w:t>2) Sub</w:t>
      </w:r>
      <w:r w:rsidR="00543534">
        <w:t>-Classes</w:t>
      </w:r>
    </w:p>
    <w:p w14:paraId="57EBCB4F" w14:textId="45C1C498" w:rsidR="008D64BC" w:rsidRDefault="008D64BC" w:rsidP="00245283">
      <w:pPr>
        <w:tabs>
          <w:tab w:val="left" w:pos="540"/>
          <w:tab w:val="left" w:pos="630"/>
        </w:tabs>
        <w:ind w:left="360"/>
      </w:pPr>
      <w:r>
        <w:t>This service provides an interface to browse, add, update or delete any class from the requested ontology</w:t>
      </w:r>
      <w:r w:rsidR="000228DF">
        <w:t>. The client application sends a URL that has the ontology name and a lis</w:t>
      </w:r>
      <w:r w:rsidR="00A94E7D">
        <w:t>t of comma-delimited classes. The sub-classes of these comma-delimited classes are modified.</w:t>
      </w:r>
    </w:p>
    <w:p w14:paraId="5691E9C7" w14:textId="36C252B5" w:rsidR="008D64BC" w:rsidRDefault="008D64BC" w:rsidP="008D64BC">
      <w:pPr>
        <w:pStyle w:val="NoSpacing"/>
        <w:tabs>
          <w:tab w:val="left" w:pos="270"/>
        </w:tabs>
        <w:ind w:left="270"/>
      </w:pPr>
    </w:p>
    <w:p w14:paraId="52489F4F" w14:textId="77777777" w:rsidR="00543534" w:rsidRDefault="00543534" w:rsidP="00543534">
      <w:pPr>
        <w:pStyle w:val="NoSpacing"/>
        <w:ind w:left="720"/>
      </w:pPr>
    </w:p>
    <w:p w14:paraId="53A661FD" w14:textId="77777777" w:rsidR="00543534" w:rsidRDefault="00543534" w:rsidP="00245283">
      <w:pPr>
        <w:ind w:left="360"/>
        <w:rPr>
          <w:b/>
        </w:rPr>
      </w:pPr>
      <w:r w:rsidRPr="00C2678C">
        <w:rPr>
          <w:b/>
        </w:rPr>
        <w:t>GET</w:t>
      </w:r>
    </w:p>
    <w:p w14:paraId="3109F776" w14:textId="3B6ECA20" w:rsidR="00543534" w:rsidRPr="00C3388A" w:rsidRDefault="00543534" w:rsidP="00245283">
      <w:pPr>
        <w:tabs>
          <w:tab w:val="left" w:pos="360"/>
          <w:tab w:val="left" w:pos="450"/>
        </w:tabs>
        <w:ind w:left="360"/>
        <w:jc w:val="both"/>
      </w:pPr>
      <w:r>
        <w:t>This request</w:t>
      </w:r>
      <w:r w:rsidR="00B53003">
        <w:t xml:space="preserve"> retrieves sub-</w:t>
      </w:r>
      <w:r>
        <w:t>class</w:t>
      </w:r>
      <w:r w:rsidR="00B53003">
        <w:t>es of all the classes mentione</w:t>
      </w:r>
      <w:r w:rsidR="005436EA">
        <w:t xml:space="preserve">d in </w:t>
      </w:r>
      <w:r w:rsidR="00627385">
        <w:t>comma-delimited</w:t>
      </w:r>
      <w:r w:rsidR="00B53003">
        <w:t xml:space="preserve"> fashion in the URL.</w:t>
      </w:r>
      <w:r>
        <w:t xml:space="preserve"> </w:t>
      </w:r>
    </w:p>
    <w:p w14:paraId="66672775" w14:textId="77777777" w:rsidR="00543534" w:rsidRDefault="00543534" w:rsidP="00245283">
      <w:pPr>
        <w:tabs>
          <w:tab w:val="left" w:pos="360"/>
        </w:tabs>
        <w:ind w:left="360"/>
      </w:pPr>
      <w:r>
        <w:t>Request:</w:t>
      </w:r>
    </w:p>
    <w:p w14:paraId="1E61992F" w14:textId="77777777" w:rsidR="00543534" w:rsidRPr="00C2678C" w:rsidRDefault="00543534" w:rsidP="002847E1">
      <w:pPr>
        <w:ind w:left="360"/>
        <w:rPr>
          <w:i/>
        </w:rPr>
      </w:pPr>
      <w:r w:rsidRPr="00C2678C">
        <w:rPr>
          <w:i/>
        </w:rPr>
        <w:t>Resource</w:t>
      </w:r>
    </w:p>
    <w:p w14:paraId="213E6636" w14:textId="77777777" w:rsidR="00543534" w:rsidRDefault="00543534" w:rsidP="007E7595">
      <w:pPr>
        <w:ind w:left="360"/>
      </w:pPr>
      <w:r>
        <w:t>/classes/&lt;comma separated names of classes&gt;</w:t>
      </w:r>
    </w:p>
    <w:p w14:paraId="71E3D9B1" w14:textId="77777777" w:rsidR="00543534" w:rsidRDefault="00543534" w:rsidP="007E7595">
      <w:pPr>
        <w:tabs>
          <w:tab w:val="left" w:pos="360"/>
        </w:tabs>
        <w:ind w:left="360"/>
      </w:pPr>
      <w:r w:rsidRPr="00C2678C">
        <w:t>Response</w:t>
      </w:r>
      <w:r>
        <w:t>:</w:t>
      </w:r>
    </w:p>
    <w:p w14:paraId="4D233E5B" w14:textId="77777777" w:rsidR="00543534" w:rsidRPr="00C2678C" w:rsidRDefault="00543534" w:rsidP="004227CF">
      <w:pPr>
        <w:tabs>
          <w:tab w:val="left" w:pos="630"/>
        </w:tabs>
        <w:ind w:left="360"/>
        <w:rPr>
          <w:i/>
        </w:rPr>
      </w:pPr>
      <w:r w:rsidRPr="00C2678C">
        <w:rPr>
          <w:i/>
        </w:rPr>
        <w:t xml:space="preserve">Content Type: </w:t>
      </w:r>
    </w:p>
    <w:p w14:paraId="5C1C07FE" w14:textId="77777777" w:rsidR="00543534" w:rsidRDefault="00543534" w:rsidP="004227CF">
      <w:pPr>
        <w:tabs>
          <w:tab w:val="left" w:pos="630"/>
        </w:tabs>
        <w:ind w:left="360"/>
      </w:pPr>
      <w:proofErr w:type="gramStart"/>
      <w:r>
        <w:t>application</w:t>
      </w:r>
      <w:proofErr w:type="gramEnd"/>
      <w:r>
        <w:t>/xml</w:t>
      </w:r>
    </w:p>
    <w:p w14:paraId="3A6B7A6F" w14:textId="77777777" w:rsidR="00543534" w:rsidRDefault="00543534" w:rsidP="004227CF">
      <w:pPr>
        <w:tabs>
          <w:tab w:val="left" w:pos="360"/>
        </w:tabs>
        <w:ind w:left="360"/>
      </w:pPr>
      <w:r w:rsidRPr="00C2678C">
        <w:rPr>
          <w:i/>
        </w:rPr>
        <w:t>Body</w:t>
      </w:r>
      <w:r>
        <w:t xml:space="preserve">: </w:t>
      </w:r>
    </w:p>
    <w:p w14:paraId="120AAC8A" w14:textId="41C4F730" w:rsidR="00B05993" w:rsidRDefault="00543534" w:rsidP="004227CF">
      <w:pPr>
        <w:tabs>
          <w:tab w:val="left" w:pos="630"/>
        </w:tabs>
        <w:ind w:left="360"/>
        <w:jc w:val="both"/>
      </w:pPr>
      <w:r>
        <w:t xml:space="preserve">For each class mentioned in the request </w:t>
      </w:r>
      <w:r w:rsidR="00B53003">
        <w:t>URL</w:t>
      </w:r>
      <w:r>
        <w:t xml:space="preserve"> a Class tag is returned. </w:t>
      </w:r>
      <w:r w:rsidR="00B53003">
        <w:t xml:space="preserve"> Each class tag has a list of </w:t>
      </w:r>
      <w:proofErr w:type="spellStart"/>
      <w:r w:rsidR="00B53003">
        <w:t>SubClass</w:t>
      </w:r>
      <w:proofErr w:type="spellEnd"/>
      <w:r w:rsidR="00B53003">
        <w:t xml:space="preserve"> tag enclosing all the sub-classes for this particular class. </w:t>
      </w:r>
      <w:r>
        <w:t>All the classes are enclosed in</w:t>
      </w:r>
      <w:r w:rsidR="0075266B">
        <w:t xml:space="preserve"> Classes tag.</w:t>
      </w:r>
      <w:r w:rsidR="00F14942">
        <w:t xml:space="preserve"> </w:t>
      </w:r>
    </w:p>
    <w:p w14:paraId="0C5BCD7A" w14:textId="77777777" w:rsidR="00BC6BEC" w:rsidRDefault="00BC6BEC" w:rsidP="004227CF">
      <w:pPr>
        <w:tabs>
          <w:tab w:val="left" w:pos="630"/>
        </w:tabs>
        <w:ind w:left="360"/>
        <w:jc w:val="both"/>
      </w:pPr>
    </w:p>
    <w:p w14:paraId="405EFD97"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17336B0A" w14:textId="77777777" w:rsidR="005F3302" w:rsidRDefault="005F3302" w:rsidP="005F3302">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6" w:anchor="Class1" w:history="1">
        <w:r w:rsidRPr="00B42638">
          <w:rPr>
            <w:rStyle w:val="Hyperlink"/>
          </w:rPr>
          <w:t>http://../..#Class1</w:t>
        </w:r>
      </w:hyperlink>
      <w:r>
        <w:t>” /&gt;</w:t>
      </w:r>
    </w:p>
    <w:p w14:paraId="4737C32E" w14:textId="4225710F"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14795A0"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243F3C3"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bClass</w:t>
      </w:r>
      <w:proofErr w:type="spellEnd"/>
      <w:r>
        <w:rPr>
          <w:rFonts w:ascii="Times New Roman" w:hAnsi="Times New Roman" w:cs="Times New Roman"/>
          <w:szCs w:val="24"/>
        </w:rPr>
        <w:t xml:space="preserve"> name=”SuperClass1” uri=”</w:t>
      </w:r>
      <w:hyperlink r:id="rId27"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33EB7B79"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42660F3A" w14:textId="5A016A06"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6300D4"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5123C046"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63940F8D" w14:textId="77777777" w:rsidR="005F3302" w:rsidRPr="00C2678C"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2A1C823" w14:textId="77777777" w:rsidR="00E2194F" w:rsidRDefault="00E2194F" w:rsidP="00241D68">
      <w:pPr>
        <w:ind w:left="810"/>
        <w:rPr>
          <w:b/>
        </w:rPr>
      </w:pPr>
    </w:p>
    <w:p w14:paraId="24D54A3E" w14:textId="77777777" w:rsidR="007F321E" w:rsidRDefault="007F321E" w:rsidP="001F3F70">
      <w:pPr>
        <w:ind w:left="360"/>
      </w:pPr>
      <w:r>
        <w:t>Errors:</w:t>
      </w:r>
    </w:p>
    <w:p w14:paraId="258DF847" w14:textId="77777777" w:rsidR="007F321E" w:rsidRDefault="007F321E" w:rsidP="007F321E">
      <w:pPr>
        <w:pStyle w:val="ListParagraph"/>
        <w:numPr>
          <w:ilvl w:val="0"/>
          <w:numId w:val="7"/>
        </w:numPr>
      </w:pPr>
      <w:r>
        <w:t>Class does not exist -&gt; 404 “ no such class exist”</w:t>
      </w:r>
    </w:p>
    <w:p w14:paraId="527A87C5" w14:textId="77777777" w:rsidR="007F321E" w:rsidRDefault="007F321E" w:rsidP="007F321E">
      <w:pPr>
        <w:pStyle w:val="ListParagraph"/>
        <w:numPr>
          <w:ilvl w:val="0"/>
          <w:numId w:val="7"/>
        </w:numPr>
      </w:pPr>
      <w:r>
        <w:t>Ontology is not loaded -&gt; 404 “ requested ontology is not loaded”</w:t>
      </w:r>
    </w:p>
    <w:p w14:paraId="41B77173" w14:textId="77777777" w:rsidR="007F321E" w:rsidRDefault="007F321E" w:rsidP="007F321E">
      <w:pPr>
        <w:pStyle w:val="ListParagraph"/>
        <w:numPr>
          <w:ilvl w:val="0"/>
          <w:numId w:val="7"/>
        </w:numPr>
      </w:pPr>
      <w:r>
        <w:lastRenderedPageBreak/>
        <w:t>Any other delimiter used instead of comma -&gt; 400</w:t>
      </w:r>
    </w:p>
    <w:p w14:paraId="3B7223D4" w14:textId="77777777" w:rsidR="007F321E" w:rsidRDefault="007F321E" w:rsidP="007F321E">
      <w:pPr>
        <w:ind w:left="540" w:firstLine="270"/>
        <w:rPr>
          <w:b/>
        </w:rPr>
      </w:pPr>
    </w:p>
    <w:p w14:paraId="1267AF91" w14:textId="77777777" w:rsidR="00B746BE" w:rsidRDefault="00B746BE" w:rsidP="00C22386">
      <w:pPr>
        <w:tabs>
          <w:tab w:val="left" w:pos="360"/>
        </w:tabs>
        <w:ind w:left="360"/>
        <w:rPr>
          <w:b/>
        </w:rPr>
      </w:pPr>
      <w:r w:rsidRPr="00C2678C">
        <w:rPr>
          <w:b/>
        </w:rPr>
        <w:t>POST</w:t>
      </w:r>
    </w:p>
    <w:p w14:paraId="2EC70A85" w14:textId="139F8DE5" w:rsidR="00B746BE" w:rsidRPr="00C3388A" w:rsidRDefault="00B746BE" w:rsidP="00C22386">
      <w:pPr>
        <w:ind w:left="360"/>
        <w:jc w:val="both"/>
      </w:pPr>
      <w:r>
        <w:t>This request creates</w:t>
      </w:r>
      <w:r w:rsidR="00721268">
        <w:t xml:space="preserve"> sub-</w:t>
      </w:r>
      <w:r>
        <w:t xml:space="preserve">classes in the ontology mentioned in the request URL. </w:t>
      </w:r>
      <w:r w:rsidR="00721268">
        <w:t xml:space="preserve">The classes for which sub-classes are to be added are listed in comma-delimited fashion in the request URL. </w:t>
      </w:r>
    </w:p>
    <w:p w14:paraId="24EB56AD" w14:textId="77777777" w:rsidR="00B746BE" w:rsidRDefault="00B746BE" w:rsidP="00C35924">
      <w:pPr>
        <w:tabs>
          <w:tab w:val="left" w:pos="360"/>
        </w:tabs>
        <w:ind w:left="360"/>
      </w:pPr>
      <w:r>
        <w:t>Request:</w:t>
      </w:r>
    </w:p>
    <w:p w14:paraId="7368F3D3" w14:textId="77777777" w:rsidR="00B746BE" w:rsidRPr="00C2678C" w:rsidRDefault="00B746BE" w:rsidP="00C35924">
      <w:pPr>
        <w:ind w:left="360"/>
        <w:rPr>
          <w:i/>
        </w:rPr>
      </w:pPr>
      <w:r w:rsidRPr="00C2678C">
        <w:rPr>
          <w:i/>
        </w:rPr>
        <w:t>Resource</w:t>
      </w:r>
    </w:p>
    <w:p w14:paraId="1C5EE2B6" w14:textId="42ADBACE" w:rsidR="00B746BE" w:rsidRDefault="00880C57" w:rsidP="00C35924">
      <w:pPr>
        <w:tabs>
          <w:tab w:val="left" w:pos="360"/>
        </w:tabs>
        <w:ind w:left="360"/>
      </w:pPr>
      <w:r>
        <w:t>{</w:t>
      </w:r>
      <w:proofErr w:type="gramStart"/>
      <w:r>
        <w:t>ontologyName</w:t>
      </w:r>
      <w:proofErr w:type="gramEnd"/>
      <w:r>
        <w:t>}/</w:t>
      </w:r>
      <w:proofErr w:type="spellStart"/>
      <w:r>
        <w:t>subC</w:t>
      </w:r>
      <w:r w:rsidR="00B746BE">
        <w:t>lasses</w:t>
      </w:r>
      <w:r>
        <w:t>Of</w:t>
      </w:r>
      <w:proofErr w:type="spellEnd"/>
      <w:r w:rsidR="00B746BE">
        <w:t>/&lt;comma separated classes&gt;</w:t>
      </w:r>
    </w:p>
    <w:p w14:paraId="7F2C19BC" w14:textId="77777777" w:rsidR="00B746BE" w:rsidRPr="00C2678C" w:rsidRDefault="00B746BE" w:rsidP="00C35924">
      <w:pPr>
        <w:ind w:left="360"/>
        <w:rPr>
          <w:i/>
        </w:rPr>
      </w:pPr>
      <w:r w:rsidRPr="00C2678C">
        <w:rPr>
          <w:i/>
        </w:rPr>
        <w:t xml:space="preserve">Content Type: </w:t>
      </w:r>
    </w:p>
    <w:p w14:paraId="59E43549" w14:textId="77777777" w:rsidR="00B746BE" w:rsidRDefault="00B746BE" w:rsidP="00C35924">
      <w:pPr>
        <w:ind w:left="360"/>
      </w:pPr>
      <w:proofErr w:type="gramStart"/>
      <w:r>
        <w:t>application</w:t>
      </w:r>
      <w:proofErr w:type="gramEnd"/>
      <w:r>
        <w:t>/xml</w:t>
      </w:r>
    </w:p>
    <w:p w14:paraId="22DD1241" w14:textId="77777777" w:rsidR="00B746BE" w:rsidRPr="00C2678C" w:rsidRDefault="00B746BE" w:rsidP="00591D61">
      <w:pPr>
        <w:ind w:left="360"/>
        <w:rPr>
          <w:i/>
        </w:rPr>
      </w:pPr>
      <w:r w:rsidRPr="00C2678C">
        <w:rPr>
          <w:i/>
        </w:rPr>
        <w:t>Body:</w:t>
      </w:r>
    </w:p>
    <w:p w14:paraId="16120E33" w14:textId="5366DEF3" w:rsidR="00B746BE" w:rsidRDefault="00B53003" w:rsidP="00591D61">
      <w:pPr>
        <w:ind w:left="360"/>
        <w:jc w:val="both"/>
      </w:pPr>
      <w:r>
        <w:t xml:space="preserve">Information for each sub-class that has to be created is provided as the request body in xml format as described below. For each class mentioned in the URL, a Class tag is required. Each class tag contains a list of </w:t>
      </w:r>
      <w:proofErr w:type="spellStart"/>
      <w:r>
        <w:t>SubClass</w:t>
      </w:r>
      <w:proofErr w:type="spellEnd"/>
      <w:r>
        <w:t xml:space="preserve"> tag. The </w:t>
      </w:r>
      <w:proofErr w:type="spellStart"/>
      <w:r>
        <w:t>SubClass</w:t>
      </w:r>
      <w:proofErr w:type="spellEnd"/>
      <w:r>
        <w:t xml:space="preserve"> tag describes the sub-class that has to be added to the ontology.</w:t>
      </w:r>
      <w:r w:rsidR="00CF0260">
        <w:t xml:space="preserve"> If the class mentioned in the </w:t>
      </w:r>
      <w:proofErr w:type="spellStart"/>
      <w:r w:rsidR="00CF0260">
        <w:t>SubClass</w:t>
      </w:r>
      <w:proofErr w:type="spellEnd"/>
      <w:r w:rsidR="00CF0260">
        <w:t xml:space="preserve"> tag is not present in the ontology, it will be added.</w:t>
      </w:r>
    </w:p>
    <w:p w14:paraId="4DB772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119F270E" w14:textId="77777777" w:rsidR="00B746BE" w:rsidRDefault="00B746BE" w:rsidP="00B746BE">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8" w:anchor="Class1" w:history="1">
        <w:r w:rsidRPr="00B42638">
          <w:rPr>
            <w:rStyle w:val="Hyperlink"/>
          </w:rPr>
          <w:t>http://../..#Class1</w:t>
        </w:r>
      </w:hyperlink>
      <w:r>
        <w:t>” /&gt;</w:t>
      </w:r>
    </w:p>
    <w:p w14:paraId="1EE4F271" w14:textId="6352CDB1" w:rsidR="00B746BE"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5031EAF"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53BCFC56"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bClass</w:t>
      </w:r>
      <w:proofErr w:type="spellEnd"/>
      <w:r>
        <w:rPr>
          <w:rFonts w:ascii="Times New Roman" w:hAnsi="Times New Roman" w:cs="Times New Roman"/>
          <w:szCs w:val="24"/>
        </w:rPr>
        <w:t xml:space="preserve"> name=”SuperClass1” uri=”</w:t>
      </w:r>
      <w:hyperlink r:id="rId29"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4294424"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5EEF490"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BA7C48D"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1E2C41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22C82B86"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743A7610" w14:textId="77777777" w:rsidR="00B746BE" w:rsidRPr="00C2678C"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1D04179" w14:textId="77777777" w:rsidR="00B746BE" w:rsidRDefault="00B746BE" w:rsidP="00B746BE"/>
    <w:p w14:paraId="2D6C6399" w14:textId="77777777" w:rsidR="00B746BE" w:rsidRDefault="00B746BE" w:rsidP="00C45F05">
      <w:pPr>
        <w:ind w:left="360"/>
      </w:pPr>
      <w:r>
        <w:lastRenderedPageBreak/>
        <w:t>Errors:</w:t>
      </w:r>
    </w:p>
    <w:p w14:paraId="0C3F448E" w14:textId="77777777" w:rsidR="00717726" w:rsidRDefault="00717726" w:rsidP="00717726">
      <w:pPr>
        <w:pStyle w:val="ListParagraph"/>
        <w:numPr>
          <w:ilvl w:val="0"/>
          <w:numId w:val="7"/>
        </w:numPr>
      </w:pPr>
      <w:r>
        <w:t>Class does not exist -&gt; 404 “ no such class exist”</w:t>
      </w:r>
    </w:p>
    <w:p w14:paraId="7235B534" w14:textId="77777777" w:rsidR="00717726" w:rsidRDefault="00717726" w:rsidP="00717726">
      <w:pPr>
        <w:pStyle w:val="ListParagraph"/>
        <w:numPr>
          <w:ilvl w:val="0"/>
          <w:numId w:val="7"/>
        </w:numPr>
      </w:pPr>
      <w:r>
        <w:t>Ontology is not loaded -&gt; 404 “ requested ontology is not loaded”</w:t>
      </w:r>
    </w:p>
    <w:p w14:paraId="11757FE2" w14:textId="77777777" w:rsidR="00717726" w:rsidRDefault="00717726" w:rsidP="00717726">
      <w:pPr>
        <w:pStyle w:val="ListParagraph"/>
        <w:numPr>
          <w:ilvl w:val="0"/>
          <w:numId w:val="7"/>
        </w:numPr>
      </w:pPr>
      <w:r>
        <w:t>Any other delimiter used instead of comma -&gt; 400</w:t>
      </w:r>
    </w:p>
    <w:p w14:paraId="1F93E972" w14:textId="77777777" w:rsidR="000E6B8F" w:rsidRDefault="000E6B8F" w:rsidP="000E6B8F"/>
    <w:p w14:paraId="4F1F21A9" w14:textId="77777777" w:rsidR="00717726" w:rsidRDefault="00717726" w:rsidP="00717726">
      <w:pPr>
        <w:ind w:left="1260"/>
      </w:pPr>
    </w:p>
    <w:p w14:paraId="5D218828" w14:textId="77777777" w:rsidR="000E6B8F" w:rsidRDefault="000E6B8F" w:rsidP="00362578">
      <w:pPr>
        <w:ind w:left="360"/>
        <w:rPr>
          <w:b/>
        </w:rPr>
      </w:pPr>
      <w:r w:rsidRPr="005E1AA0">
        <w:rPr>
          <w:b/>
        </w:rPr>
        <w:t>PUT</w:t>
      </w:r>
    </w:p>
    <w:p w14:paraId="6A713F65" w14:textId="79BE7B5E" w:rsidR="000E6B8F" w:rsidRPr="00C3388A" w:rsidRDefault="000E6B8F" w:rsidP="00362578">
      <w:pPr>
        <w:ind w:left="360"/>
      </w:pPr>
      <w:r>
        <w:t xml:space="preserve">This requests, updates </w:t>
      </w:r>
      <w:r w:rsidR="00805A27">
        <w:t>sub-classes of each class mentioned</w:t>
      </w:r>
      <w:r>
        <w:t xml:space="preserve"> in the URL. Information for each </w:t>
      </w:r>
      <w:r w:rsidR="0039309B">
        <w:t>class that</w:t>
      </w:r>
      <w:r>
        <w:t xml:space="preserve"> has to be updated is passed as request body in xml format as described below.</w:t>
      </w:r>
    </w:p>
    <w:p w14:paraId="1599EFDE" w14:textId="77777777" w:rsidR="000E6B8F" w:rsidRDefault="000E6B8F" w:rsidP="00362578">
      <w:pPr>
        <w:tabs>
          <w:tab w:val="left" w:pos="360"/>
        </w:tabs>
        <w:ind w:left="360"/>
      </w:pPr>
      <w:r>
        <w:t>Request:</w:t>
      </w:r>
    </w:p>
    <w:p w14:paraId="4D93D9E2" w14:textId="77777777" w:rsidR="000E6B8F" w:rsidRPr="00C2678C" w:rsidRDefault="000E6B8F" w:rsidP="00362578">
      <w:pPr>
        <w:ind w:left="360"/>
        <w:rPr>
          <w:i/>
        </w:rPr>
      </w:pPr>
      <w:r w:rsidRPr="00C2678C">
        <w:rPr>
          <w:i/>
        </w:rPr>
        <w:t>Resource</w:t>
      </w:r>
    </w:p>
    <w:p w14:paraId="3C1AA2D2" w14:textId="604B79D0" w:rsidR="000E6B8F" w:rsidRDefault="000E6B8F" w:rsidP="00362578">
      <w:pPr>
        <w:ind w:left="360"/>
      </w:pPr>
      <w:r>
        <w:t>{</w:t>
      </w:r>
      <w:proofErr w:type="gramStart"/>
      <w:r>
        <w:t>ontologyName</w:t>
      </w:r>
      <w:proofErr w:type="gramEnd"/>
      <w:r>
        <w:t>}/</w:t>
      </w:r>
      <w:proofErr w:type="spellStart"/>
      <w:r w:rsidR="00880C57">
        <w:t>subC</w:t>
      </w:r>
      <w:r>
        <w:t>lasses</w:t>
      </w:r>
      <w:r w:rsidR="00880C57">
        <w:t>Of</w:t>
      </w:r>
      <w:proofErr w:type="spellEnd"/>
      <w:r>
        <w:t>/&lt;comma separated classes&gt;</w:t>
      </w:r>
    </w:p>
    <w:p w14:paraId="64E52575" w14:textId="77777777" w:rsidR="000E6B8F" w:rsidRPr="00C2678C" w:rsidRDefault="000E6B8F" w:rsidP="00362578">
      <w:pPr>
        <w:ind w:left="360"/>
        <w:rPr>
          <w:i/>
        </w:rPr>
      </w:pPr>
      <w:r w:rsidRPr="00C2678C">
        <w:rPr>
          <w:i/>
        </w:rPr>
        <w:t xml:space="preserve">Content Type: </w:t>
      </w:r>
    </w:p>
    <w:p w14:paraId="45DAEB2C" w14:textId="77777777" w:rsidR="000E6B8F" w:rsidRDefault="000E6B8F" w:rsidP="00362578">
      <w:pPr>
        <w:ind w:left="360"/>
      </w:pPr>
      <w:proofErr w:type="gramStart"/>
      <w:r>
        <w:t>application</w:t>
      </w:r>
      <w:proofErr w:type="gramEnd"/>
      <w:r>
        <w:t>/xml</w:t>
      </w:r>
    </w:p>
    <w:p w14:paraId="7A7CBF83" w14:textId="77777777" w:rsidR="000E6B8F" w:rsidRPr="00C2678C" w:rsidRDefault="000E6B8F" w:rsidP="0050046B">
      <w:pPr>
        <w:ind w:left="360"/>
        <w:rPr>
          <w:i/>
        </w:rPr>
      </w:pPr>
      <w:r w:rsidRPr="00C2678C">
        <w:rPr>
          <w:i/>
        </w:rPr>
        <w:t>Body:</w:t>
      </w:r>
    </w:p>
    <w:p w14:paraId="49D90C0C" w14:textId="213E79EE" w:rsidR="00805A27" w:rsidRDefault="00805A27" w:rsidP="0050046B">
      <w:pPr>
        <w:ind w:left="360"/>
        <w:jc w:val="both"/>
      </w:pPr>
      <w:r>
        <w:t xml:space="preserve">Information for each sub-class that has to be updated is provided as the response body in xml format as described below. For each class mentioned in the URL, a Class tag is required. Each class tag contains a list of </w:t>
      </w:r>
      <w:proofErr w:type="spellStart"/>
      <w:r>
        <w:t>SubClass</w:t>
      </w:r>
      <w:proofErr w:type="spellEnd"/>
      <w:r>
        <w:t xml:space="preserve"> tag. The </w:t>
      </w:r>
      <w:proofErr w:type="spellStart"/>
      <w:r>
        <w:t>SubClass</w:t>
      </w:r>
      <w:proofErr w:type="spellEnd"/>
      <w:r>
        <w:t xml:space="preserve"> tag describes the su</w:t>
      </w:r>
      <w:r w:rsidR="00B03561">
        <w:t xml:space="preserve">b-class that has to be updated </w:t>
      </w:r>
      <w:r w:rsidR="0072041D">
        <w:t>and e</w:t>
      </w:r>
      <w:r>
        <w:t xml:space="preserve">ach </w:t>
      </w:r>
      <w:proofErr w:type="spellStart"/>
      <w:r>
        <w:t>SubClass</w:t>
      </w:r>
      <w:proofErr w:type="spellEnd"/>
      <w:r>
        <w:t xml:space="preserve"> tag contains </w:t>
      </w:r>
      <w:proofErr w:type="gramStart"/>
      <w:r w:rsidR="0072041D">
        <w:t>a</w:t>
      </w:r>
      <w:proofErr w:type="gramEnd"/>
      <w:r w:rsidR="0072041D">
        <w:t xml:space="preserve"> </w:t>
      </w:r>
      <w:r>
        <w:t>Update tag</w:t>
      </w:r>
      <w:r w:rsidR="00E62BDD">
        <w:t xml:space="preserve"> mentioning the </w:t>
      </w:r>
      <w:r w:rsidR="0072041D">
        <w:t>sub-Class that has to be added</w:t>
      </w:r>
      <w:r w:rsidR="002C2FD0">
        <w:t xml:space="preserve"> as the sub-class. The U</w:t>
      </w:r>
      <w:r w:rsidR="00133A1D">
        <w:t>p</w:t>
      </w:r>
      <w:r w:rsidR="0072041D">
        <w:t>date tag should mention a class that is already present in the ontology, new class will not be created.</w:t>
      </w:r>
    </w:p>
    <w:p w14:paraId="12E3BCE0"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5D1A8C1"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0" w:anchor="Class1" w:history="1">
        <w:r w:rsidRPr="00B42638">
          <w:rPr>
            <w:rStyle w:val="Hyperlink"/>
          </w:rPr>
          <w:t>http://../..#Class1</w:t>
        </w:r>
      </w:hyperlink>
      <w:r>
        <w:t>” /&gt;</w:t>
      </w:r>
    </w:p>
    <w:p w14:paraId="1B18BECF" w14:textId="0144131A"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1F5CCFC3"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69B2708"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ab/>
      </w:r>
      <w:r>
        <w:rPr>
          <w:rFonts w:ascii="Times New Roman" w:hAnsi="Times New Roman" w:cs="Times New Roman"/>
          <w:szCs w:val="24"/>
        </w:rPr>
        <w:tab/>
        <w:t>{&lt;</w:t>
      </w:r>
      <w:proofErr w:type="spellStart"/>
      <w:r>
        <w:rPr>
          <w:rFonts w:ascii="Times New Roman" w:hAnsi="Times New Roman" w:cs="Times New Roman"/>
          <w:szCs w:val="24"/>
        </w:rPr>
        <w:t>SubClass</w:t>
      </w:r>
      <w:proofErr w:type="spellEnd"/>
      <w:r>
        <w:rPr>
          <w:rFonts w:ascii="Times New Roman" w:hAnsi="Times New Roman" w:cs="Times New Roman"/>
          <w:szCs w:val="24"/>
        </w:rPr>
        <w:t xml:space="preserve"> name=”SuperClass1” uri=”</w:t>
      </w:r>
      <w:hyperlink r:id="rId31"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49354AC7"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2"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1C828B36"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w:t>
      </w:r>
      <w:proofErr w:type="spellStart"/>
      <w:r>
        <w:rPr>
          <w:rFonts w:ascii="Times New Roman" w:hAnsi="Times New Roman" w:cs="Times New Roman"/>
          <w:szCs w:val="24"/>
        </w:rPr>
        <w:t>SubClass</w:t>
      </w:r>
      <w:proofErr w:type="spellEnd"/>
      <w:r>
        <w:rPr>
          <w:rFonts w:ascii="Times New Roman" w:hAnsi="Times New Roman" w:cs="Times New Roman"/>
          <w:szCs w:val="24"/>
        </w:rPr>
        <w:t xml:space="preserve">&gt;} </w:t>
      </w:r>
      <w:r>
        <w:rPr>
          <w:rFonts w:ascii="Times New Roman" w:hAnsi="Times New Roman" w:cs="Times New Roman"/>
          <w:szCs w:val="24"/>
          <w:vertAlign w:val="superscript"/>
        </w:rPr>
        <w:t>n</w:t>
      </w:r>
    </w:p>
    <w:p w14:paraId="57236511"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C443F7B"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050F19E"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5C51F4D7"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F2AD005"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proofErr w:type="gramStart"/>
      <w:r>
        <w:t>m</w:t>
      </w:r>
      <w:proofErr w:type="gramEnd"/>
      <w:r>
        <w:t>: Number of classes passed in the request URL.</w:t>
      </w:r>
    </w:p>
    <w:p w14:paraId="387B2995" w14:textId="77777777" w:rsidR="000E6B8F" w:rsidRPr="00C2678C"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67F703D5" w14:textId="77777777" w:rsidR="000E6B8F" w:rsidRDefault="000E6B8F" w:rsidP="000E6B8F"/>
    <w:p w14:paraId="7534B1B9" w14:textId="77777777" w:rsidR="00E45FAB" w:rsidRDefault="00E45FAB" w:rsidP="005171D0">
      <w:pPr>
        <w:ind w:left="360"/>
      </w:pPr>
      <w:r>
        <w:t>Errors:</w:t>
      </w:r>
    </w:p>
    <w:p w14:paraId="01930391" w14:textId="77777777" w:rsidR="00E45FAB" w:rsidRDefault="00E45FAB" w:rsidP="00E45FAB">
      <w:pPr>
        <w:pStyle w:val="ListParagraph"/>
        <w:numPr>
          <w:ilvl w:val="0"/>
          <w:numId w:val="7"/>
        </w:numPr>
      </w:pPr>
      <w:r>
        <w:t>Class does not exist -&gt; 404 “ no such class exist”</w:t>
      </w:r>
    </w:p>
    <w:p w14:paraId="608BF160" w14:textId="76C4AB8E" w:rsidR="00E45FAB" w:rsidRDefault="00E45FAB" w:rsidP="00E45FAB">
      <w:pPr>
        <w:pStyle w:val="ListParagraph"/>
        <w:numPr>
          <w:ilvl w:val="0"/>
          <w:numId w:val="7"/>
        </w:numPr>
      </w:pPr>
      <w:r>
        <w:t>Sub-Class does not exist -&gt; 404 “no such sub-class exist”</w:t>
      </w:r>
    </w:p>
    <w:p w14:paraId="7FFC80CD" w14:textId="77777777" w:rsidR="00E45FAB" w:rsidRDefault="00E45FAB" w:rsidP="00E45FAB">
      <w:pPr>
        <w:pStyle w:val="ListParagraph"/>
        <w:numPr>
          <w:ilvl w:val="0"/>
          <w:numId w:val="7"/>
        </w:numPr>
      </w:pPr>
      <w:r>
        <w:t>Ontology is not loaded -&gt; 404 “ requested ontology is not loaded”</w:t>
      </w:r>
    </w:p>
    <w:p w14:paraId="45A56586" w14:textId="18471AD5" w:rsidR="00E45FAB" w:rsidRDefault="00E45FAB" w:rsidP="000E6B8F">
      <w:pPr>
        <w:pStyle w:val="ListParagraph"/>
        <w:numPr>
          <w:ilvl w:val="0"/>
          <w:numId w:val="7"/>
        </w:numPr>
      </w:pPr>
      <w:r>
        <w:t>Any other delimiter used instead of comma -&gt; 400</w:t>
      </w:r>
    </w:p>
    <w:p w14:paraId="46175272" w14:textId="77777777" w:rsidR="0068591C" w:rsidRPr="005E1AA0" w:rsidRDefault="0068591C" w:rsidP="000E6B8F">
      <w:pPr>
        <w:rPr>
          <w:b/>
        </w:rPr>
      </w:pPr>
    </w:p>
    <w:p w14:paraId="5B4BFBAD" w14:textId="77777777" w:rsidR="000E6B8F" w:rsidRPr="00A41C35" w:rsidRDefault="000E6B8F" w:rsidP="0068591C">
      <w:pPr>
        <w:ind w:left="360"/>
        <w:rPr>
          <w:b/>
        </w:rPr>
      </w:pPr>
      <w:r w:rsidRPr="00A41C35">
        <w:rPr>
          <w:b/>
        </w:rPr>
        <w:t>DELETE</w:t>
      </w:r>
    </w:p>
    <w:p w14:paraId="0D03117D" w14:textId="65621AE5" w:rsidR="000E6B8F" w:rsidRDefault="00273465" w:rsidP="0068591C">
      <w:pPr>
        <w:ind w:left="360"/>
      </w:pPr>
      <w:r>
        <w:t>This request removes</w:t>
      </w:r>
      <w:r w:rsidR="000E6B8F">
        <w:t xml:space="preserve"> the </w:t>
      </w:r>
      <w:r>
        <w:t>sub-</w:t>
      </w:r>
      <w:r w:rsidR="000E6B8F">
        <w:t xml:space="preserve">classes </w:t>
      </w:r>
      <w:r w:rsidR="00E45A8F">
        <w:t xml:space="preserve">of the classes </w:t>
      </w:r>
      <w:r w:rsidR="000E6B8F">
        <w:t xml:space="preserve">mentioned in the URL from the ontology. </w:t>
      </w:r>
    </w:p>
    <w:p w14:paraId="7ADD168C" w14:textId="77777777" w:rsidR="0068591C" w:rsidRDefault="0068591C" w:rsidP="0068591C">
      <w:pPr>
        <w:ind w:left="360"/>
      </w:pPr>
    </w:p>
    <w:p w14:paraId="49C2A2A1" w14:textId="77777777" w:rsidR="000E6B8F" w:rsidRDefault="000E6B8F" w:rsidP="0068591C">
      <w:pPr>
        <w:ind w:left="360"/>
      </w:pPr>
      <w:r>
        <w:t>Request:</w:t>
      </w:r>
    </w:p>
    <w:p w14:paraId="4AE5D97F" w14:textId="77777777" w:rsidR="000E6B8F" w:rsidRPr="00C2678C" w:rsidRDefault="000E6B8F" w:rsidP="00D845C3">
      <w:pPr>
        <w:ind w:left="360"/>
        <w:rPr>
          <w:i/>
        </w:rPr>
      </w:pPr>
      <w:r w:rsidRPr="00C2678C">
        <w:rPr>
          <w:i/>
        </w:rPr>
        <w:t>Resource</w:t>
      </w:r>
    </w:p>
    <w:p w14:paraId="6ED5C343" w14:textId="5EC2452D" w:rsidR="000E6B8F" w:rsidRDefault="000E6B8F" w:rsidP="00D845C3">
      <w:pPr>
        <w:ind w:left="360"/>
      </w:pPr>
      <w:r>
        <w:t>/</w:t>
      </w:r>
      <w:proofErr w:type="spellStart"/>
      <w:r w:rsidR="00B67364">
        <w:t>subC</w:t>
      </w:r>
      <w:r>
        <w:t>lasses</w:t>
      </w:r>
      <w:r w:rsidR="00B67364">
        <w:t>Of</w:t>
      </w:r>
      <w:proofErr w:type="spellEnd"/>
      <w:r>
        <w:t>/&lt;comma separated names of classes&gt;</w:t>
      </w:r>
    </w:p>
    <w:p w14:paraId="6851C6E2" w14:textId="77777777" w:rsidR="00717726" w:rsidRDefault="00717726" w:rsidP="00717726">
      <w:pPr>
        <w:pStyle w:val="ListParagraph"/>
        <w:ind w:left="1620"/>
      </w:pPr>
    </w:p>
    <w:p w14:paraId="7FAEA1E6" w14:textId="77777777" w:rsidR="00E45A8F" w:rsidRDefault="00E45A8F" w:rsidP="00717726">
      <w:pPr>
        <w:pStyle w:val="ListParagraph"/>
        <w:ind w:left="1620"/>
      </w:pPr>
    </w:p>
    <w:p w14:paraId="6985E52B" w14:textId="76088288" w:rsidR="00E45A8F" w:rsidRDefault="00E45A8F" w:rsidP="00E45A8F">
      <w:pPr>
        <w:pStyle w:val="ListParagraph"/>
        <w:numPr>
          <w:ilvl w:val="0"/>
          <w:numId w:val="2"/>
        </w:numPr>
      </w:pPr>
      <w:r>
        <w:t>Super-Classes</w:t>
      </w:r>
    </w:p>
    <w:p w14:paraId="01C044D9" w14:textId="77777777" w:rsidR="00E45A8F" w:rsidRDefault="00E45A8F" w:rsidP="00394C2B">
      <w:pPr>
        <w:ind w:left="360"/>
        <w:rPr>
          <w:b/>
        </w:rPr>
      </w:pPr>
      <w:r w:rsidRPr="00C2678C">
        <w:rPr>
          <w:b/>
        </w:rPr>
        <w:t>GET</w:t>
      </w:r>
    </w:p>
    <w:p w14:paraId="481DECAF" w14:textId="5B7DC989" w:rsidR="00E45A8F" w:rsidRPr="00C3388A" w:rsidRDefault="00E45A8F" w:rsidP="00394C2B">
      <w:pPr>
        <w:tabs>
          <w:tab w:val="left" w:pos="360"/>
        </w:tabs>
        <w:ind w:left="360"/>
        <w:jc w:val="both"/>
      </w:pPr>
      <w:r>
        <w:t>This request</w:t>
      </w:r>
      <w:r w:rsidR="006D222F">
        <w:t xml:space="preserve"> retrieves super</w:t>
      </w:r>
      <w:r>
        <w:t xml:space="preserve">-classes of all the classes mentioned in comma-delimited fashion in the URL. </w:t>
      </w:r>
    </w:p>
    <w:p w14:paraId="3F0DC3BA" w14:textId="77777777" w:rsidR="00E45A8F" w:rsidRDefault="00E45A8F" w:rsidP="001A7B4E">
      <w:pPr>
        <w:ind w:left="360"/>
      </w:pPr>
      <w:r>
        <w:lastRenderedPageBreak/>
        <w:t>Request:</w:t>
      </w:r>
    </w:p>
    <w:p w14:paraId="0E1A925C" w14:textId="77777777" w:rsidR="00E45A8F" w:rsidRPr="00C2678C" w:rsidRDefault="00E45A8F" w:rsidP="001A7B4E">
      <w:pPr>
        <w:ind w:left="360"/>
        <w:rPr>
          <w:i/>
        </w:rPr>
      </w:pPr>
      <w:r w:rsidRPr="00C2678C">
        <w:rPr>
          <w:i/>
        </w:rPr>
        <w:t>Resource</w:t>
      </w:r>
    </w:p>
    <w:p w14:paraId="2C6D9A75" w14:textId="2625E4C3" w:rsidR="00E45A8F" w:rsidRDefault="00E45A8F" w:rsidP="001A7B4E">
      <w:pPr>
        <w:ind w:left="360"/>
      </w:pPr>
      <w:r>
        <w:t>/</w:t>
      </w:r>
      <w:proofErr w:type="spellStart"/>
      <w:r w:rsidR="00C04C85">
        <w:t>superC</w:t>
      </w:r>
      <w:r w:rsidR="006D222F">
        <w:t>lassesOf</w:t>
      </w:r>
      <w:proofErr w:type="spellEnd"/>
      <w:r>
        <w:t>/&lt;comma separated names of classes&gt;</w:t>
      </w:r>
    </w:p>
    <w:p w14:paraId="03CB357A" w14:textId="77777777" w:rsidR="00E45A8F" w:rsidRDefault="00E45A8F" w:rsidP="001A7B4E">
      <w:pPr>
        <w:ind w:left="450"/>
      </w:pPr>
      <w:r w:rsidRPr="00C2678C">
        <w:t>Response</w:t>
      </w:r>
      <w:r>
        <w:t>:</w:t>
      </w:r>
    </w:p>
    <w:p w14:paraId="25CF3AED" w14:textId="77777777" w:rsidR="00E45A8F" w:rsidRPr="00C2678C" w:rsidRDefault="00E45A8F" w:rsidP="001A7B4E">
      <w:pPr>
        <w:ind w:left="360"/>
        <w:rPr>
          <w:i/>
        </w:rPr>
      </w:pPr>
      <w:r w:rsidRPr="00C2678C">
        <w:rPr>
          <w:i/>
        </w:rPr>
        <w:t xml:space="preserve">Content Type: </w:t>
      </w:r>
    </w:p>
    <w:p w14:paraId="1A145304" w14:textId="77777777" w:rsidR="00E45A8F" w:rsidRDefault="00E45A8F" w:rsidP="001A7B4E">
      <w:pPr>
        <w:ind w:left="360"/>
      </w:pPr>
      <w:proofErr w:type="gramStart"/>
      <w:r>
        <w:t>application</w:t>
      </w:r>
      <w:proofErr w:type="gramEnd"/>
      <w:r>
        <w:t>/xml</w:t>
      </w:r>
    </w:p>
    <w:p w14:paraId="18C18DC8" w14:textId="77777777" w:rsidR="00E45A8F" w:rsidRDefault="00E45A8F" w:rsidP="001A7B4E">
      <w:pPr>
        <w:ind w:left="360"/>
      </w:pPr>
      <w:r w:rsidRPr="00C2678C">
        <w:rPr>
          <w:i/>
        </w:rPr>
        <w:t>Body</w:t>
      </w:r>
      <w:r>
        <w:t xml:space="preserve">: </w:t>
      </w:r>
    </w:p>
    <w:p w14:paraId="5468F684" w14:textId="648506AA" w:rsidR="00E45A8F" w:rsidRDefault="00E45A8F" w:rsidP="001A7B4E">
      <w:pPr>
        <w:ind w:left="360"/>
        <w:jc w:val="both"/>
      </w:pPr>
      <w:r>
        <w:t xml:space="preserve">For each class mentioned in the request URL a Class tag is returned.  </w:t>
      </w:r>
      <w:r w:rsidR="006D222F">
        <w:t xml:space="preserve">Each class tag has a list of </w:t>
      </w:r>
      <w:proofErr w:type="spellStart"/>
      <w:r w:rsidR="006D222F">
        <w:t>Super</w:t>
      </w:r>
      <w:r>
        <w:t>Cl</w:t>
      </w:r>
      <w:r w:rsidR="006D222F">
        <w:t>ass</w:t>
      </w:r>
      <w:proofErr w:type="spellEnd"/>
      <w:r w:rsidR="006D222F">
        <w:t xml:space="preserve"> tag enclosing all the super</w:t>
      </w:r>
      <w:r>
        <w:t xml:space="preserve">-classes for this particular class. All the classes are enclosed in Classes tag. </w:t>
      </w:r>
    </w:p>
    <w:p w14:paraId="59C5FD05"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B888535"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3" w:anchor="Class1" w:history="1">
        <w:r w:rsidRPr="00B42638">
          <w:rPr>
            <w:rStyle w:val="Hyperlink"/>
          </w:rPr>
          <w:t>http://../..#Class1</w:t>
        </w:r>
      </w:hyperlink>
      <w:r>
        <w:t>” /&gt;</w:t>
      </w:r>
    </w:p>
    <w:p w14:paraId="5F6AF44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2B3B11" w14:textId="12D119D6"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0685AFC7" w14:textId="45CB6A89"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per</w:t>
      </w:r>
      <w:r w:rsidR="00E45A8F">
        <w:rPr>
          <w:rFonts w:ascii="Times New Roman" w:hAnsi="Times New Roman" w:cs="Times New Roman"/>
          <w:szCs w:val="24"/>
        </w:rPr>
        <w:t>Class</w:t>
      </w:r>
      <w:proofErr w:type="spellEnd"/>
      <w:r w:rsidR="00E45A8F">
        <w:rPr>
          <w:rFonts w:ascii="Times New Roman" w:hAnsi="Times New Roman" w:cs="Times New Roman"/>
          <w:szCs w:val="24"/>
        </w:rPr>
        <w:t xml:space="preserve"> name=”SuperClass1” uri=”</w:t>
      </w:r>
      <w:hyperlink r:id="rId34"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51B52C66" w14:textId="7C32375D"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6D222F">
        <w:rPr>
          <w:rFonts w:ascii="Times New Roman" w:hAnsi="Times New Roman" w:cs="Times New Roman"/>
          <w:szCs w:val="24"/>
        </w:rPr>
        <w:t>&lt;/Super</w:t>
      </w:r>
      <w:r>
        <w:rPr>
          <w:rFonts w:ascii="Times New Roman" w:hAnsi="Times New Roman" w:cs="Times New Roman"/>
          <w:szCs w:val="24"/>
        </w:rPr>
        <w:t>Classes&gt;</w:t>
      </w:r>
    </w:p>
    <w:p w14:paraId="2E752D5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59CFE7"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7089B49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6DE13534"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73C308F1" w14:textId="77777777" w:rsidR="00E45A8F" w:rsidRDefault="00E45A8F" w:rsidP="00E45A8F">
      <w:pPr>
        <w:ind w:left="810"/>
        <w:rPr>
          <w:b/>
        </w:rPr>
      </w:pPr>
    </w:p>
    <w:p w14:paraId="1C3B0BE6" w14:textId="77777777" w:rsidR="00E45A8F" w:rsidRDefault="00E45A8F" w:rsidP="0097399D">
      <w:pPr>
        <w:ind w:left="360"/>
        <w:rPr>
          <w:b/>
        </w:rPr>
      </w:pPr>
      <w:r w:rsidRPr="00C2678C">
        <w:rPr>
          <w:b/>
        </w:rPr>
        <w:t>POST</w:t>
      </w:r>
    </w:p>
    <w:p w14:paraId="20444442" w14:textId="52B4B4C1" w:rsidR="00E45A8F" w:rsidRPr="00C3388A" w:rsidRDefault="00C5405A" w:rsidP="0097399D">
      <w:pPr>
        <w:ind w:left="360"/>
        <w:jc w:val="both"/>
      </w:pPr>
      <w:r>
        <w:t>This request creates super</w:t>
      </w:r>
      <w:r w:rsidR="00E45A8F">
        <w:t>-classes in the ontology mentioned in the reques</w:t>
      </w:r>
      <w:r>
        <w:t>t URL. The classes for which super</w:t>
      </w:r>
      <w:r w:rsidR="00E45A8F">
        <w:t xml:space="preserve">-classes are to be added are listed in comma-delimited fashion in the request URL. </w:t>
      </w:r>
    </w:p>
    <w:p w14:paraId="75FB5950" w14:textId="77777777" w:rsidR="00E45A8F" w:rsidRDefault="00E45A8F" w:rsidP="0097399D">
      <w:pPr>
        <w:ind w:left="360"/>
      </w:pPr>
      <w:r>
        <w:t>Request:</w:t>
      </w:r>
    </w:p>
    <w:p w14:paraId="469E3AE3" w14:textId="77777777" w:rsidR="00E45A8F" w:rsidRPr="00C2678C" w:rsidRDefault="00E45A8F" w:rsidP="0097399D">
      <w:pPr>
        <w:ind w:left="360"/>
        <w:rPr>
          <w:i/>
        </w:rPr>
      </w:pPr>
      <w:r w:rsidRPr="00C2678C">
        <w:rPr>
          <w:i/>
        </w:rPr>
        <w:t>Resource</w:t>
      </w:r>
    </w:p>
    <w:p w14:paraId="3F45F4CD" w14:textId="720AD805" w:rsidR="00E45A8F" w:rsidRDefault="00194CAF" w:rsidP="0097399D">
      <w:pPr>
        <w:ind w:left="360"/>
      </w:pPr>
      <w:r>
        <w:t>{</w:t>
      </w:r>
      <w:proofErr w:type="gramStart"/>
      <w:r>
        <w:t>ontologyName</w:t>
      </w:r>
      <w:proofErr w:type="gramEnd"/>
      <w:r>
        <w:t>}/</w:t>
      </w:r>
      <w:proofErr w:type="spellStart"/>
      <w:r>
        <w:t>super</w:t>
      </w:r>
      <w:r w:rsidR="00E45A8F">
        <w:t>ClassesOf</w:t>
      </w:r>
      <w:proofErr w:type="spellEnd"/>
      <w:r w:rsidR="00E45A8F">
        <w:t>/&lt;comma separated classes&gt;</w:t>
      </w:r>
    </w:p>
    <w:p w14:paraId="79CD2A3F" w14:textId="77777777" w:rsidR="00E45A8F" w:rsidRPr="00C2678C" w:rsidRDefault="00E45A8F" w:rsidP="0097399D">
      <w:pPr>
        <w:ind w:left="360"/>
        <w:rPr>
          <w:i/>
        </w:rPr>
      </w:pPr>
      <w:r w:rsidRPr="00C2678C">
        <w:rPr>
          <w:i/>
        </w:rPr>
        <w:lastRenderedPageBreak/>
        <w:t xml:space="preserve">Content Type: </w:t>
      </w:r>
    </w:p>
    <w:p w14:paraId="4EDAA18E" w14:textId="77777777" w:rsidR="00E45A8F" w:rsidRDefault="00E45A8F" w:rsidP="0097399D">
      <w:pPr>
        <w:ind w:left="360"/>
      </w:pPr>
      <w:proofErr w:type="gramStart"/>
      <w:r>
        <w:t>application</w:t>
      </w:r>
      <w:proofErr w:type="gramEnd"/>
      <w:r>
        <w:t>/xml</w:t>
      </w:r>
    </w:p>
    <w:p w14:paraId="3474A95E" w14:textId="77777777" w:rsidR="00E45A8F" w:rsidRPr="00C2678C" w:rsidRDefault="00E45A8F" w:rsidP="0097399D">
      <w:pPr>
        <w:ind w:left="360"/>
        <w:rPr>
          <w:i/>
        </w:rPr>
      </w:pPr>
      <w:r w:rsidRPr="00C2678C">
        <w:rPr>
          <w:i/>
        </w:rPr>
        <w:t>Body:</w:t>
      </w:r>
    </w:p>
    <w:p w14:paraId="7A923A62" w14:textId="423EE51F" w:rsidR="00E45A8F" w:rsidRDefault="00194CAF" w:rsidP="0097399D">
      <w:pPr>
        <w:ind w:left="360"/>
        <w:jc w:val="both"/>
      </w:pPr>
      <w:r>
        <w:t>Information for each super</w:t>
      </w:r>
      <w:r w:rsidR="00E45A8F">
        <w:t xml:space="preserve">-class that has to be created is provided as the request body in xml format as described below. For each class mentioned in the URL, a Class tag is required. Each </w:t>
      </w:r>
      <w:r>
        <w:t xml:space="preserve">class tag contains a list of </w:t>
      </w:r>
      <w:proofErr w:type="spellStart"/>
      <w:r>
        <w:t>SuperClass</w:t>
      </w:r>
      <w:proofErr w:type="spellEnd"/>
      <w:r>
        <w:t xml:space="preserve"> tag. The </w:t>
      </w:r>
      <w:proofErr w:type="spellStart"/>
      <w:r>
        <w:t>Super</w:t>
      </w:r>
      <w:r w:rsidR="00E45A8F">
        <w:t>Cla</w:t>
      </w:r>
      <w:r>
        <w:t>ss</w:t>
      </w:r>
      <w:proofErr w:type="spellEnd"/>
      <w:r>
        <w:t xml:space="preserve"> tag describes the super</w:t>
      </w:r>
      <w:r w:rsidR="00E45A8F">
        <w:t>-class that has to be added to the ontology. I</w:t>
      </w:r>
      <w:r>
        <w:t xml:space="preserve">f the class mentioned in the </w:t>
      </w:r>
      <w:proofErr w:type="spellStart"/>
      <w:r>
        <w:t>Super</w:t>
      </w:r>
      <w:r w:rsidR="00E45A8F">
        <w:t>Class</w:t>
      </w:r>
      <w:proofErr w:type="spellEnd"/>
      <w:r w:rsidR="00E45A8F">
        <w:t xml:space="preserve"> tag is not present in the ontology, it will be added.</w:t>
      </w:r>
    </w:p>
    <w:p w14:paraId="56D6CD7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09963969"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5" w:anchor="Class1" w:history="1">
        <w:r w:rsidRPr="00B42638">
          <w:rPr>
            <w:rStyle w:val="Hyperlink"/>
          </w:rPr>
          <w:t>http://../..#Class1</w:t>
        </w:r>
      </w:hyperlink>
      <w:r>
        <w:t>” /&gt;</w:t>
      </w:r>
    </w:p>
    <w:p w14:paraId="6325346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593E26" w14:textId="590BAC58"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6BB1F7A4" w14:textId="316FED16"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per</w:t>
      </w:r>
      <w:r w:rsidR="00E45A8F">
        <w:rPr>
          <w:rFonts w:ascii="Times New Roman" w:hAnsi="Times New Roman" w:cs="Times New Roman"/>
          <w:szCs w:val="24"/>
        </w:rPr>
        <w:t>Class</w:t>
      </w:r>
      <w:proofErr w:type="spellEnd"/>
      <w:r w:rsidR="00E45A8F">
        <w:rPr>
          <w:rFonts w:ascii="Times New Roman" w:hAnsi="Times New Roman" w:cs="Times New Roman"/>
          <w:szCs w:val="24"/>
        </w:rPr>
        <w:t xml:space="preserve"> name=”SuperClass1” uri=”</w:t>
      </w:r>
      <w:hyperlink r:id="rId36"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2576457E" w14:textId="17E72B25"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194CAF">
        <w:rPr>
          <w:rFonts w:ascii="Times New Roman" w:hAnsi="Times New Roman" w:cs="Times New Roman"/>
          <w:szCs w:val="24"/>
        </w:rPr>
        <w:t>&lt;/Super</w:t>
      </w:r>
      <w:r>
        <w:rPr>
          <w:rFonts w:ascii="Times New Roman" w:hAnsi="Times New Roman" w:cs="Times New Roman"/>
          <w:szCs w:val="24"/>
        </w:rPr>
        <w:t>Classes&gt;</w:t>
      </w:r>
    </w:p>
    <w:p w14:paraId="4554B070"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D01A555"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2330964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A01166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36C63322"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6CA46987" w14:textId="77777777" w:rsidR="00E45A8F" w:rsidRDefault="00E45A8F" w:rsidP="00E45A8F"/>
    <w:p w14:paraId="7A715980" w14:textId="77777777" w:rsidR="00E45A8F" w:rsidRDefault="00E45A8F" w:rsidP="00D35FE6">
      <w:pPr>
        <w:tabs>
          <w:tab w:val="left" w:pos="360"/>
        </w:tabs>
        <w:ind w:left="360"/>
      </w:pPr>
      <w:r>
        <w:t>Errors:</w:t>
      </w:r>
    </w:p>
    <w:p w14:paraId="69836E45" w14:textId="77777777" w:rsidR="00E45A8F" w:rsidRDefault="00E45A8F" w:rsidP="00E45A8F">
      <w:pPr>
        <w:pStyle w:val="ListParagraph"/>
        <w:numPr>
          <w:ilvl w:val="0"/>
          <w:numId w:val="7"/>
        </w:numPr>
      </w:pPr>
      <w:r>
        <w:t>Class does not exist -&gt; 404 “ no such class exist”</w:t>
      </w:r>
    </w:p>
    <w:p w14:paraId="722A471F" w14:textId="77777777" w:rsidR="00E45A8F" w:rsidRDefault="00E45A8F" w:rsidP="00E45A8F">
      <w:pPr>
        <w:pStyle w:val="ListParagraph"/>
        <w:numPr>
          <w:ilvl w:val="0"/>
          <w:numId w:val="7"/>
        </w:numPr>
      </w:pPr>
      <w:r>
        <w:t>Ontology is not loaded -&gt; 404 “ requested ontology is not loaded”</w:t>
      </w:r>
    </w:p>
    <w:p w14:paraId="5AF76C57" w14:textId="77777777" w:rsidR="00E45A8F" w:rsidRDefault="00E45A8F" w:rsidP="00E45A8F">
      <w:pPr>
        <w:pStyle w:val="ListParagraph"/>
        <w:numPr>
          <w:ilvl w:val="0"/>
          <w:numId w:val="7"/>
        </w:numPr>
      </w:pPr>
      <w:r>
        <w:t>Any other delimiter used instead of comma -&gt; 400</w:t>
      </w:r>
    </w:p>
    <w:p w14:paraId="61043E03" w14:textId="77777777" w:rsidR="00E45A8F" w:rsidRDefault="00E45A8F" w:rsidP="00E45A8F"/>
    <w:p w14:paraId="7ACBF551" w14:textId="77777777" w:rsidR="00E45A8F" w:rsidRDefault="00E45A8F" w:rsidP="00E45A8F">
      <w:pPr>
        <w:ind w:left="1260"/>
      </w:pPr>
    </w:p>
    <w:p w14:paraId="7D8F2AC5" w14:textId="77777777" w:rsidR="00E45A8F" w:rsidRDefault="00E45A8F" w:rsidP="00D35FE6">
      <w:pPr>
        <w:ind w:left="360"/>
        <w:rPr>
          <w:b/>
        </w:rPr>
      </w:pPr>
      <w:r w:rsidRPr="005E1AA0">
        <w:rPr>
          <w:b/>
        </w:rPr>
        <w:t>PUT</w:t>
      </w:r>
    </w:p>
    <w:p w14:paraId="7868BBA1" w14:textId="2BEDBEE7" w:rsidR="00E45A8F" w:rsidRPr="00C3388A" w:rsidRDefault="00E45A8F" w:rsidP="00D35FE6">
      <w:pPr>
        <w:tabs>
          <w:tab w:val="left" w:pos="900"/>
        </w:tabs>
        <w:ind w:left="360"/>
      </w:pPr>
      <w:r>
        <w:t xml:space="preserve">This requests, updates </w:t>
      </w:r>
      <w:r w:rsidR="00194CAF">
        <w:t>super</w:t>
      </w:r>
      <w:r>
        <w:t>-classes of each class mentioned in the URL. Information for each class that has to be updated is passed as request body in xml format as described below.</w:t>
      </w:r>
    </w:p>
    <w:p w14:paraId="64F2F743" w14:textId="77777777" w:rsidR="00E45A8F" w:rsidRDefault="00E45A8F" w:rsidP="00D35FE6">
      <w:pPr>
        <w:ind w:left="360"/>
      </w:pPr>
      <w:r>
        <w:lastRenderedPageBreak/>
        <w:t>Request:</w:t>
      </w:r>
    </w:p>
    <w:p w14:paraId="5804B535" w14:textId="77777777" w:rsidR="00E45A8F" w:rsidRPr="00C2678C" w:rsidRDefault="00E45A8F" w:rsidP="00D35FE6">
      <w:pPr>
        <w:tabs>
          <w:tab w:val="left" w:pos="540"/>
        </w:tabs>
        <w:ind w:left="360"/>
        <w:rPr>
          <w:i/>
        </w:rPr>
      </w:pPr>
      <w:r w:rsidRPr="00C2678C">
        <w:rPr>
          <w:i/>
        </w:rPr>
        <w:t>Resource</w:t>
      </w:r>
    </w:p>
    <w:p w14:paraId="47A8935C" w14:textId="466EB319" w:rsidR="00E45A8F" w:rsidRDefault="00311F45" w:rsidP="00D35FE6">
      <w:pPr>
        <w:ind w:left="360"/>
      </w:pPr>
      <w:r>
        <w:t>{</w:t>
      </w:r>
      <w:proofErr w:type="gramStart"/>
      <w:r>
        <w:t>ontologyName</w:t>
      </w:r>
      <w:proofErr w:type="gramEnd"/>
      <w:r>
        <w:t>}/</w:t>
      </w:r>
      <w:proofErr w:type="spellStart"/>
      <w:r>
        <w:t>super</w:t>
      </w:r>
      <w:r w:rsidR="00E45A8F">
        <w:t>ClassesOf</w:t>
      </w:r>
      <w:proofErr w:type="spellEnd"/>
      <w:r w:rsidR="00E45A8F">
        <w:t>/&lt;comma separated classes&gt;</w:t>
      </w:r>
    </w:p>
    <w:p w14:paraId="292A19D9" w14:textId="77777777" w:rsidR="00E45A8F" w:rsidRPr="00C2678C" w:rsidRDefault="00E45A8F" w:rsidP="00D35FE6">
      <w:pPr>
        <w:ind w:left="360"/>
        <w:rPr>
          <w:i/>
        </w:rPr>
      </w:pPr>
      <w:r w:rsidRPr="00C2678C">
        <w:rPr>
          <w:i/>
        </w:rPr>
        <w:t xml:space="preserve">Content Type: </w:t>
      </w:r>
    </w:p>
    <w:p w14:paraId="4F2E631C" w14:textId="77777777" w:rsidR="00E45A8F" w:rsidRDefault="00E45A8F" w:rsidP="00D35FE6">
      <w:pPr>
        <w:ind w:left="360"/>
      </w:pPr>
      <w:proofErr w:type="gramStart"/>
      <w:r>
        <w:t>application</w:t>
      </w:r>
      <w:proofErr w:type="gramEnd"/>
      <w:r>
        <w:t>/xml</w:t>
      </w:r>
    </w:p>
    <w:p w14:paraId="419D1BBD" w14:textId="77777777" w:rsidR="00E45A8F" w:rsidRPr="00C2678C" w:rsidRDefault="00E45A8F" w:rsidP="00D35FE6">
      <w:pPr>
        <w:ind w:left="360"/>
        <w:rPr>
          <w:i/>
        </w:rPr>
      </w:pPr>
      <w:r w:rsidRPr="00C2678C">
        <w:rPr>
          <w:i/>
        </w:rPr>
        <w:t>Body:</w:t>
      </w:r>
    </w:p>
    <w:p w14:paraId="433DF116" w14:textId="26141FF2" w:rsidR="00E45A8F" w:rsidRDefault="00E45A8F" w:rsidP="00D35FE6">
      <w:pPr>
        <w:tabs>
          <w:tab w:val="left" w:pos="360"/>
        </w:tabs>
        <w:ind w:left="360"/>
        <w:jc w:val="both"/>
      </w:pPr>
      <w:r>
        <w:t xml:space="preserve">Information for each sub-class that has to be updated is provided as the response body in xml format as described below. For each class mentioned in the URL, a Class tag is required. Each class tag contains a list of </w:t>
      </w:r>
      <w:proofErr w:type="spellStart"/>
      <w:r>
        <w:t>SubClass</w:t>
      </w:r>
      <w:proofErr w:type="spellEnd"/>
      <w:r>
        <w:t xml:space="preserve"> tag. The </w:t>
      </w:r>
      <w:proofErr w:type="spellStart"/>
      <w:r>
        <w:t>SubClass</w:t>
      </w:r>
      <w:proofErr w:type="spellEnd"/>
      <w:r>
        <w:t xml:space="preserve"> tag describes the sub-class that has to be updated and each </w:t>
      </w:r>
      <w:proofErr w:type="spellStart"/>
      <w:r>
        <w:t>SubClass</w:t>
      </w:r>
      <w:proofErr w:type="spellEnd"/>
      <w:r>
        <w:t xml:space="preserve"> tag contains a</w:t>
      </w:r>
      <w:r w:rsidR="00E044A6">
        <w:t>n</w:t>
      </w:r>
      <w:r>
        <w:t xml:space="preserve"> Upd</w:t>
      </w:r>
      <w:r w:rsidR="00E044A6">
        <w:t>ate tag mentioning the super-class</w:t>
      </w:r>
      <w:r w:rsidR="004F0068">
        <w:t xml:space="preserve"> that has to be added as the super</w:t>
      </w:r>
      <w:r>
        <w:t>-class. The Update tag should mention a class that is already present in the ontology, new class will not be created.</w:t>
      </w:r>
    </w:p>
    <w:p w14:paraId="3A56A12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28710593"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7" w:anchor="Class1" w:history="1">
        <w:r w:rsidRPr="00B42638">
          <w:rPr>
            <w:rStyle w:val="Hyperlink"/>
          </w:rPr>
          <w:t>http://../..#Class1</w:t>
        </w:r>
      </w:hyperlink>
      <w:r>
        <w:t>” /&gt;</w:t>
      </w:r>
    </w:p>
    <w:p w14:paraId="12EF98E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0CCA31E9" w14:textId="7BF2A5BB"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43E97682" w14:textId="1D186F28"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per</w:t>
      </w:r>
      <w:r w:rsidR="00E45A8F">
        <w:rPr>
          <w:rFonts w:ascii="Times New Roman" w:hAnsi="Times New Roman" w:cs="Times New Roman"/>
          <w:szCs w:val="24"/>
        </w:rPr>
        <w:t>Class</w:t>
      </w:r>
      <w:proofErr w:type="spellEnd"/>
      <w:r w:rsidR="00E45A8F">
        <w:rPr>
          <w:rFonts w:ascii="Times New Roman" w:hAnsi="Times New Roman" w:cs="Times New Roman"/>
          <w:szCs w:val="24"/>
        </w:rPr>
        <w:t xml:space="preserve"> name=”SuperClass1” uri=”</w:t>
      </w:r>
      <w:hyperlink r:id="rId38"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gt;</w:t>
      </w:r>
    </w:p>
    <w:p w14:paraId="6E744246"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9"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7D1F6A97" w14:textId="6F1A5935"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11F45">
        <w:rPr>
          <w:rFonts w:ascii="Times New Roman" w:hAnsi="Times New Roman" w:cs="Times New Roman"/>
          <w:szCs w:val="24"/>
        </w:rPr>
        <w:t xml:space="preserve">                           &lt;/</w:t>
      </w:r>
      <w:proofErr w:type="spellStart"/>
      <w:r w:rsidR="00311F45">
        <w:rPr>
          <w:rFonts w:ascii="Times New Roman" w:hAnsi="Times New Roman" w:cs="Times New Roman"/>
          <w:szCs w:val="24"/>
        </w:rPr>
        <w:t>Super</w:t>
      </w:r>
      <w:r>
        <w:rPr>
          <w:rFonts w:ascii="Times New Roman" w:hAnsi="Times New Roman" w:cs="Times New Roman"/>
          <w:szCs w:val="24"/>
        </w:rPr>
        <w:t>Class</w:t>
      </w:r>
      <w:proofErr w:type="spellEnd"/>
      <w:r>
        <w:rPr>
          <w:rFonts w:ascii="Times New Roman" w:hAnsi="Times New Roman" w:cs="Times New Roman"/>
          <w:szCs w:val="24"/>
        </w:rPr>
        <w:t xml:space="preserve">&gt;} </w:t>
      </w:r>
      <w:r>
        <w:rPr>
          <w:rFonts w:ascii="Times New Roman" w:hAnsi="Times New Roman" w:cs="Times New Roman"/>
          <w:szCs w:val="24"/>
          <w:vertAlign w:val="superscript"/>
        </w:rPr>
        <w:t>n</w:t>
      </w:r>
    </w:p>
    <w:p w14:paraId="39492A1A" w14:textId="23C5299A"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11F45">
        <w:rPr>
          <w:rFonts w:ascii="Times New Roman" w:hAnsi="Times New Roman" w:cs="Times New Roman"/>
          <w:szCs w:val="24"/>
        </w:rPr>
        <w:t>&lt;/Super</w:t>
      </w:r>
      <w:r>
        <w:rPr>
          <w:rFonts w:ascii="Times New Roman" w:hAnsi="Times New Roman" w:cs="Times New Roman"/>
          <w:szCs w:val="24"/>
        </w:rPr>
        <w:t>Classes&gt;</w:t>
      </w:r>
    </w:p>
    <w:p w14:paraId="46E0FC0A"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31E83F" w14:textId="03B291A9"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E45A8F">
        <w:rPr>
          <w:rFonts w:ascii="Times New Roman" w:hAnsi="Times New Roman" w:cs="Times New Roman"/>
          <w:szCs w:val="24"/>
        </w:rPr>
        <w:t xml:space="preserve">&gt;} </w:t>
      </w:r>
      <w:r w:rsidR="00E45A8F" w:rsidRPr="003A2FF0">
        <w:rPr>
          <w:rFonts w:ascii="Times New Roman" w:hAnsi="Times New Roman" w:cs="Times New Roman"/>
          <w:szCs w:val="24"/>
          <w:vertAlign w:val="superscript"/>
        </w:rPr>
        <w:t>m</w:t>
      </w:r>
    </w:p>
    <w:p w14:paraId="55A77FD8"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5E05BD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t>: Number of classes passed in the request URL.</w:t>
      </w:r>
    </w:p>
    <w:p w14:paraId="5B2FD677"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55437623" w14:textId="77777777" w:rsidR="00E45A8F" w:rsidRDefault="00E45A8F" w:rsidP="00E45A8F"/>
    <w:p w14:paraId="1817ED91" w14:textId="77777777" w:rsidR="00E45A8F" w:rsidRDefault="00E45A8F" w:rsidP="00E766DD">
      <w:pPr>
        <w:ind w:left="360"/>
      </w:pPr>
      <w:r>
        <w:t>Errors:</w:t>
      </w:r>
    </w:p>
    <w:p w14:paraId="690186C6" w14:textId="77777777" w:rsidR="00E45A8F" w:rsidRDefault="00E45A8F" w:rsidP="001A1602">
      <w:pPr>
        <w:pStyle w:val="ListParagraph"/>
        <w:numPr>
          <w:ilvl w:val="0"/>
          <w:numId w:val="7"/>
        </w:numPr>
        <w:ind w:left="1530" w:hanging="270"/>
      </w:pPr>
      <w:r>
        <w:t>Class does not exist -&gt; 404 “ no such class exist”</w:t>
      </w:r>
    </w:p>
    <w:p w14:paraId="7A9C557C" w14:textId="387AEAA8" w:rsidR="00E45A8F" w:rsidRDefault="00A5137B" w:rsidP="00E45A8F">
      <w:pPr>
        <w:pStyle w:val="ListParagraph"/>
        <w:numPr>
          <w:ilvl w:val="0"/>
          <w:numId w:val="7"/>
        </w:numPr>
      </w:pPr>
      <w:r>
        <w:t>Super</w:t>
      </w:r>
      <w:r w:rsidR="00E45A8F">
        <w:t>-Class do</w:t>
      </w:r>
      <w:r>
        <w:t>es not exist -&gt; 404 “no such super</w:t>
      </w:r>
      <w:r w:rsidR="00E45A8F">
        <w:t>-class exist”</w:t>
      </w:r>
    </w:p>
    <w:p w14:paraId="5A88640A" w14:textId="77777777" w:rsidR="00E45A8F" w:rsidRDefault="00E45A8F" w:rsidP="00E45A8F">
      <w:pPr>
        <w:pStyle w:val="ListParagraph"/>
        <w:numPr>
          <w:ilvl w:val="0"/>
          <w:numId w:val="7"/>
        </w:numPr>
      </w:pPr>
      <w:r>
        <w:t>Ontology is not loaded -&gt; 404 “ requested ontology is not loaded”</w:t>
      </w:r>
    </w:p>
    <w:p w14:paraId="3D72C659" w14:textId="77777777" w:rsidR="00E45A8F" w:rsidRDefault="00E45A8F" w:rsidP="00E45A8F">
      <w:pPr>
        <w:pStyle w:val="ListParagraph"/>
        <w:numPr>
          <w:ilvl w:val="0"/>
          <w:numId w:val="7"/>
        </w:numPr>
      </w:pPr>
      <w:r>
        <w:lastRenderedPageBreak/>
        <w:t>Any other delimiter used instead of comma -&gt; 400</w:t>
      </w:r>
    </w:p>
    <w:p w14:paraId="773021B1" w14:textId="77777777" w:rsidR="00E45A8F" w:rsidRDefault="00E45A8F" w:rsidP="00E45A8F"/>
    <w:p w14:paraId="0C896995" w14:textId="77777777" w:rsidR="00E45A8F" w:rsidRPr="005E1AA0" w:rsidRDefault="00E45A8F" w:rsidP="00E45A8F">
      <w:pPr>
        <w:rPr>
          <w:b/>
        </w:rPr>
      </w:pPr>
    </w:p>
    <w:p w14:paraId="0EA42A5C" w14:textId="77777777" w:rsidR="00E45A8F" w:rsidRPr="00A41C35" w:rsidRDefault="00E45A8F" w:rsidP="00D477B5">
      <w:pPr>
        <w:ind w:left="360"/>
        <w:rPr>
          <w:b/>
        </w:rPr>
      </w:pPr>
      <w:r w:rsidRPr="00A41C35">
        <w:rPr>
          <w:b/>
        </w:rPr>
        <w:t>DELETE</w:t>
      </w:r>
    </w:p>
    <w:p w14:paraId="4AF9CBDC" w14:textId="1C13757C" w:rsidR="00E45A8F" w:rsidRDefault="0086536B" w:rsidP="00D477B5">
      <w:pPr>
        <w:ind w:left="360"/>
      </w:pPr>
      <w:r>
        <w:t>This request removes the super</w:t>
      </w:r>
      <w:r w:rsidR="00E45A8F">
        <w:t xml:space="preserve">-classes of the classes mentioned in the URL from the ontology. </w:t>
      </w:r>
    </w:p>
    <w:p w14:paraId="6C0E98DA" w14:textId="77777777" w:rsidR="00E45A8F" w:rsidRDefault="00E45A8F" w:rsidP="00D477B5">
      <w:pPr>
        <w:ind w:left="360"/>
      </w:pPr>
      <w:r>
        <w:t>Request:</w:t>
      </w:r>
    </w:p>
    <w:p w14:paraId="070ACC8C" w14:textId="77777777" w:rsidR="00E45A8F" w:rsidRPr="00C2678C" w:rsidRDefault="00E45A8F" w:rsidP="00D477B5">
      <w:pPr>
        <w:ind w:left="360"/>
        <w:rPr>
          <w:i/>
        </w:rPr>
      </w:pPr>
      <w:r w:rsidRPr="00C2678C">
        <w:rPr>
          <w:i/>
        </w:rPr>
        <w:t>Resource</w:t>
      </w:r>
    </w:p>
    <w:p w14:paraId="4455D952" w14:textId="12D8A3E0" w:rsidR="00E45A8F" w:rsidRDefault="00E45A8F" w:rsidP="00D477B5">
      <w:pPr>
        <w:ind w:left="360"/>
      </w:pPr>
      <w:r>
        <w:t>/</w:t>
      </w:r>
      <w:proofErr w:type="spellStart"/>
      <w:r w:rsidR="0086536B">
        <w:t>super</w:t>
      </w:r>
      <w:r w:rsidR="00C04C85">
        <w:t>C</w:t>
      </w:r>
      <w:r>
        <w:t>lasses</w:t>
      </w:r>
      <w:r w:rsidR="00C04C85">
        <w:t>Of</w:t>
      </w:r>
      <w:proofErr w:type="spellEnd"/>
      <w:r>
        <w:t>/&lt;comma separated names of classes&gt;</w:t>
      </w:r>
    </w:p>
    <w:p w14:paraId="318ED6DC" w14:textId="77777777" w:rsidR="0086536B" w:rsidRDefault="0086536B" w:rsidP="00E45A8F">
      <w:pPr>
        <w:ind w:left="540"/>
      </w:pPr>
    </w:p>
    <w:p w14:paraId="4FD59455" w14:textId="07E99F50" w:rsidR="0086536B" w:rsidRDefault="0086536B" w:rsidP="0086536B">
      <w:pPr>
        <w:ind w:left="180"/>
      </w:pPr>
      <w:r>
        <w:t>4) Properties</w:t>
      </w:r>
    </w:p>
    <w:p w14:paraId="28B95342" w14:textId="3D7DA63E" w:rsidR="000322CD" w:rsidRDefault="000322CD" w:rsidP="00A672DD">
      <w:pPr>
        <w:tabs>
          <w:tab w:val="left" w:pos="360"/>
          <w:tab w:val="left" w:pos="630"/>
        </w:tabs>
        <w:ind w:left="360"/>
      </w:pPr>
      <w:r>
        <w:t>This service provides an interface to browse, add, update or delete any property from the requested ontology</w:t>
      </w:r>
    </w:p>
    <w:p w14:paraId="68BBD993" w14:textId="77777777" w:rsidR="000322CD" w:rsidRDefault="000322CD" w:rsidP="000322CD">
      <w:pPr>
        <w:pStyle w:val="NoSpacing"/>
        <w:tabs>
          <w:tab w:val="left" w:pos="270"/>
        </w:tabs>
        <w:ind w:left="270"/>
      </w:pPr>
    </w:p>
    <w:p w14:paraId="0996CB00" w14:textId="77777777" w:rsidR="000322CD" w:rsidRDefault="000322CD" w:rsidP="000322CD">
      <w:pPr>
        <w:pStyle w:val="NoSpacing"/>
        <w:ind w:left="720"/>
      </w:pPr>
    </w:p>
    <w:p w14:paraId="78F6765E" w14:textId="77777777" w:rsidR="000322CD" w:rsidRDefault="000322CD" w:rsidP="00111CB1">
      <w:pPr>
        <w:ind w:left="360"/>
        <w:rPr>
          <w:b/>
        </w:rPr>
      </w:pPr>
      <w:r w:rsidRPr="00C2678C">
        <w:rPr>
          <w:b/>
        </w:rPr>
        <w:t>GET</w:t>
      </w:r>
    </w:p>
    <w:p w14:paraId="2227FD45" w14:textId="5DB480E4" w:rsidR="000322CD" w:rsidRPr="00C3388A" w:rsidRDefault="000322CD" w:rsidP="00430CBC">
      <w:pPr>
        <w:tabs>
          <w:tab w:val="left" w:pos="360"/>
        </w:tabs>
        <w:ind w:left="360"/>
        <w:jc w:val="both"/>
      </w:pPr>
      <w:r>
        <w:t>Th</w:t>
      </w:r>
      <w:r w:rsidR="0000155F">
        <w:t>is request retrieves properties</w:t>
      </w:r>
      <w:r>
        <w:t xml:space="preserve"> of all the classes mentioned in comma-delimited fashion in the URL. </w:t>
      </w:r>
    </w:p>
    <w:p w14:paraId="732C0320" w14:textId="77777777" w:rsidR="000322CD" w:rsidRDefault="000322CD" w:rsidP="00430CBC">
      <w:pPr>
        <w:tabs>
          <w:tab w:val="left" w:pos="450"/>
          <w:tab w:val="left" w:pos="540"/>
        </w:tabs>
        <w:ind w:left="360"/>
      </w:pPr>
      <w:r>
        <w:t>Request:</w:t>
      </w:r>
    </w:p>
    <w:p w14:paraId="7A80D244" w14:textId="77777777" w:rsidR="000322CD" w:rsidRPr="00C2678C" w:rsidRDefault="000322CD" w:rsidP="00430CBC">
      <w:pPr>
        <w:ind w:left="360"/>
        <w:rPr>
          <w:i/>
        </w:rPr>
      </w:pPr>
      <w:r w:rsidRPr="00C2678C">
        <w:rPr>
          <w:i/>
        </w:rPr>
        <w:t>Resource</w:t>
      </w:r>
    </w:p>
    <w:p w14:paraId="3B0F6D6B" w14:textId="0E18F158" w:rsidR="000322CD" w:rsidRDefault="000D6363" w:rsidP="00CE5276">
      <w:pPr>
        <w:ind w:left="360"/>
      </w:pPr>
      <w:r>
        <w:t>/properties/&lt;comma separated names of properties</w:t>
      </w:r>
      <w:r w:rsidR="000322CD">
        <w:t>&gt;</w:t>
      </w:r>
    </w:p>
    <w:p w14:paraId="59E57F4E" w14:textId="77777777" w:rsidR="000322CD" w:rsidRDefault="000322CD" w:rsidP="00CE5276">
      <w:pPr>
        <w:ind w:left="360"/>
      </w:pPr>
      <w:r w:rsidRPr="00C2678C">
        <w:t>Response</w:t>
      </w:r>
      <w:r>
        <w:t>:</w:t>
      </w:r>
    </w:p>
    <w:p w14:paraId="5451C095" w14:textId="77777777" w:rsidR="000322CD" w:rsidRPr="00C2678C" w:rsidRDefault="000322CD" w:rsidP="00CE5276">
      <w:pPr>
        <w:tabs>
          <w:tab w:val="left" w:pos="630"/>
        </w:tabs>
        <w:ind w:left="360"/>
        <w:rPr>
          <w:i/>
        </w:rPr>
      </w:pPr>
      <w:r w:rsidRPr="00C2678C">
        <w:rPr>
          <w:i/>
        </w:rPr>
        <w:t xml:space="preserve">Content Type: </w:t>
      </w:r>
    </w:p>
    <w:p w14:paraId="5F55E786" w14:textId="77777777" w:rsidR="000322CD" w:rsidRDefault="000322CD" w:rsidP="00CE5276">
      <w:pPr>
        <w:tabs>
          <w:tab w:val="left" w:pos="630"/>
        </w:tabs>
        <w:ind w:left="360"/>
      </w:pPr>
      <w:proofErr w:type="gramStart"/>
      <w:r>
        <w:t>application</w:t>
      </w:r>
      <w:proofErr w:type="gramEnd"/>
      <w:r>
        <w:t>/xml</w:t>
      </w:r>
    </w:p>
    <w:p w14:paraId="7D9FDFE2" w14:textId="77777777" w:rsidR="000322CD" w:rsidRDefault="000322CD" w:rsidP="00CE5276">
      <w:pPr>
        <w:tabs>
          <w:tab w:val="left" w:pos="360"/>
        </w:tabs>
        <w:ind w:left="360"/>
      </w:pPr>
      <w:r w:rsidRPr="00C2678C">
        <w:rPr>
          <w:i/>
        </w:rPr>
        <w:lastRenderedPageBreak/>
        <w:t>Body</w:t>
      </w:r>
      <w:r>
        <w:t xml:space="preserve">: </w:t>
      </w:r>
    </w:p>
    <w:p w14:paraId="795CE9FE" w14:textId="4F512CF7" w:rsidR="000322CD" w:rsidRDefault="00EE5CC1" w:rsidP="00CE5276">
      <w:pPr>
        <w:tabs>
          <w:tab w:val="left" w:pos="630"/>
        </w:tabs>
        <w:ind w:left="360"/>
        <w:jc w:val="both"/>
      </w:pPr>
      <w:r>
        <w:t>For each property</w:t>
      </w:r>
      <w:r w:rsidR="000322CD">
        <w:t xml:space="preserve"> mentioned in the request URL</w:t>
      </w:r>
      <w:r w:rsidR="00F8347C">
        <w:t>, its declaring classes, its domains and ranges are returned in a XML format described below.</w:t>
      </w:r>
      <w:r w:rsidR="000322CD">
        <w:t xml:space="preserve"> </w:t>
      </w:r>
    </w:p>
    <w:p w14:paraId="7C89B014" w14:textId="5C9B3D05"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4934E461" w14:textId="635415B0" w:rsidR="000322CD" w:rsidRDefault="000322CD" w:rsidP="000322CD">
      <w:pPr>
        <w:pStyle w:val="NoSpacing"/>
        <w:pBdr>
          <w:top w:val="single" w:sz="4" w:space="1" w:color="auto"/>
          <w:left w:val="single" w:sz="4" w:space="4" w:color="auto"/>
          <w:bottom w:val="single" w:sz="4" w:space="1" w:color="auto"/>
          <w:right w:val="single" w:sz="4" w:space="4" w:color="auto"/>
        </w:pBdr>
        <w:rPr>
          <w:vertAlign w:val="superscript"/>
        </w:rPr>
      </w:pPr>
      <w:r>
        <w:tab/>
      </w:r>
      <w:r w:rsidR="005201A0">
        <w:t>{&lt;Property name="P</w:t>
      </w:r>
      <w:r w:rsidRPr="00904B07">
        <w:t xml:space="preserve">1" uri= </w:t>
      </w:r>
      <w:hyperlink r:id="rId40" w:anchor="P1" w:history="1">
        <w:r w:rsidR="005201A0" w:rsidRPr="00501E7F">
          <w:rPr>
            <w:rStyle w:val="Hyperlink"/>
          </w:rPr>
          <w:t>http://../..#P1</w:t>
        </w:r>
      </w:hyperlink>
      <w:r>
        <w:t>” /&gt;</w:t>
      </w:r>
    </w:p>
    <w:p w14:paraId="0D2A337C" w14:textId="77777777" w:rsidR="000322CD"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705D226" w14:textId="2C1B62E4"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DeclaringClasses</w:t>
      </w:r>
      <w:proofErr w:type="spellEnd"/>
      <w:r w:rsidR="000322CD">
        <w:rPr>
          <w:rFonts w:ascii="Times New Roman" w:hAnsi="Times New Roman" w:cs="Times New Roman"/>
          <w:szCs w:val="24"/>
        </w:rPr>
        <w:t>&gt;</w:t>
      </w:r>
    </w:p>
    <w:p w14:paraId="255BB4D4" w14:textId="5377BCAC"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w:t>
      </w:r>
      <w:r w:rsidR="000322CD">
        <w:rPr>
          <w:rFonts w:ascii="Times New Roman" w:hAnsi="Times New Roman" w:cs="Times New Roman"/>
          <w:szCs w:val="24"/>
        </w:rPr>
        <w:t>Class1” uri=”</w:t>
      </w:r>
      <w:hyperlink r:id="rId41" w:anchor="Class1" w:history="1">
        <w:r w:rsidR="00E80CA1" w:rsidRPr="00501E7F">
          <w:rPr>
            <w:rStyle w:val="Hyperlink"/>
            <w:rFonts w:ascii="Times New Roman" w:hAnsi="Times New Roman" w:cs="Times New Roman"/>
            <w:szCs w:val="24"/>
            <w:u w:color="0000FF"/>
          </w:rPr>
          <w:t>http://../..#Class1</w:t>
        </w:r>
      </w:hyperlink>
      <w:r w:rsidR="000322CD">
        <w:rPr>
          <w:rFonts w:ascii="Times New Roman" w:hAnsi="Times New Roman" w:cs="Times New Roman"/>
          <w:szCs w:val="24"/>
        </w:rPr>
        <w:t xml:space="preserve">” /&gt;} </w:t>
      </w:r>
      <w:r w:rsidR="000322CD">
        <w:rPr>
          <w:rFonts w:ascii="Times New Roman" w:hAnsi="Times New Roman" w:cs="Times New Roman"/>
          <w:szCs w:val="24"/>
          <w:vertAlign w:val="superscript"/>
        </w:rPr>
        <w:t>n</w:t>
      </w:r>
    </w:p>
    <w:p w14:paraId="4A34E542" w14:textId="6942FF1B" w:rsidR="000322CD" w:rsidRDefault="000322CD"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201A0">
        <w:rPr>
          <w:rFonts w:ascii="Times New Roman" w:hAnsi="Times New Roman" w:cs="Times New Roman"/>
          <w:szCs w:val="24"/>
        </w:rPr>
        <w:t>&lt;/</w:t>
      </w:r>
      <w:proofErr w:type="spellStart"/>
      <w:r w:rsidR="005201A0">
        <w:rPr>
          <w:rFonts w:ascii="Times New Roman" w:hAnsi="Times New Roman" w:cs="Times New Roman"/>
          <w:szCs w:val="24"/>
        </w:rPr>
        <w:t>DeclaringClasses</w:t>
      </w:r>
      <w:proofErr w:type="spellEnd"/>
      <w:r>
        <w:rPr>
          <w:rFonts w:ascii="Times New Roman" w:hAnsi="Times New Roman" w:cs="Times New Roman"/>
          <w:szCs w:val="24"/>
        </w:rPr>
        <w:t>&gt;</w:t>
      </w:r>
    </w:p>
    <w:p w14:paraId="29501E1E"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1194639" w14:textId="2DC69C39"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01A03DFE" w14:textId="1EAFD3E6"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51A7CF40" w14:textId="1337EF6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AFAB444"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764059B" w14:textId="69ED30B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1EE255F8" w14:textId="0368DA78"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63E882C2" w14:textId="4B73511F"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6891DD19"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A4BF050" w14:textId="693C8077" w:rsidR="000322CD" w:rsidRDefault="00E80CA1"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0322CD">
        <w:rPr>
          <w:rFonts w:ascii="Times New Roman" w:hAnsi="Times New Roman" w:cs="Times New Roman"/>
          <w:szCs w:val="24"/>
        </w:rPr>
        <w:t xml:space="preserve">&gt;} </w:t>
      </w:r>
      <w:r w:rsidR="000322CD" w:rsidRPr="003A2FF0">
        <w:rPr>
          <w:rFonts w:ascii="Times New Roman" w:hAnsi="Times New Roman" w:cs="Times New Roman"/>
          <w:szCs w:val="24"/>
          <w:vertAlign w:val="superscript"/>
        </w:rPr>
        <w:t>m</w:t>
      </w:r>
    </w:p>
    <w:p w14:paraId="7E4F1702" w14:textId="4A8D039F"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3B32A1C9" w14:textId="77777777" w:rsidR="000322CD" w:rsidRDefault="000322CD" w:rsidP="000322CD">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207571D1" w14:textId="77777777" w:rsidR="000322CD" w:rsidRPr="00C2678C"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549C1194" w14:textId="77777777" w:rsidR="000322CD" w:rsidRDefault="000322CD" w:rsidP="000322CD">
      <w:pPr>
        <w:ind w:left="810"/>
        <w:rPr>
          <w:b/>
        </w:rPr>
      </w:pPr>
    </w:p>
    <w:p w14:paraId="77315288" w14:textId="77777777" w:rsidR="00E35F95" w:rsidRDefault="00E35F95" w:rsidP="0035290E">
      <w:pPr>
        <w:ind w:left="360"/>
      </w:pPr>
      <w:r>
        <w:t>Errors:</w:t>
      </w:r>
    </w:p>
    <w:p w14:paraId="3A382278" w14:textId="048300BC" w:rsidR="00E35F95" w:rsidRDefault="00E35F95" w:rsidP="00E35F95">
      <w:pPr>
        <w:pStyle w:val="ListParagraph"/>
        <w:numPr>
          <w:ilvl w:val="0"/>
          <w:numId w:val="7"/>
        </w:numPr>
      </w:pPr>
      <w:r>
        <w:t xml:space="preserve">Property does not exist -&gt; 404 “ no such </w:t>
      </w:r>
      <w:r w:rsidR="002C210E">
        <w:t>property</w:t>
      </w:r>
      <w:r>
        <w:t xml:space="preserve"> exist”</w:t>
      </w:r>
    </w:p>
    <w:p w14:paraId="168F2133" w14:textId="77777777" w:rsidR="00E35F95" w:rsidRDefault="00E35F95" w:rsidP="00E35F95">
      <w:pPr>
        <w:pStyle w:val="ListParagraph"/>
        <w:numPr>
          <w:ilvl w:val="0"/>
          <w:numId w:val="7"/>
        </w:numPr>
      </w:pPr>
      <w:r>
        <w:t>Ontology is not loaded -&gt; 404 “ requested ontology is not loaded”</w:t>
      </w:r>
    </w:p>
    <w:p w14:paraId="0BF95F92" w14:textId="77777777" w:rsidR="00E35F95" w:rsidRDefault="00E35F95" w:rsidP="00E35F95">
      <w:pPr>
        <w:pStyle w:val="ListParagraph"/>
        <w:numPr>
          <w:ilvl w:val="0"/>
          <w:numId w:val="7"/>
        </w:numPr>
      </w:pPr>
      <w:r>
        <w:t>Any other delimiter used instead of comma -&gt; 400</w:t>
      </w:r>
    </w:p>
    <w:p w14:paraId="2C69F038" w14:textId="77777777" w:rsidR="00E35F95" w:rsidRDefault="00E35F95" w:rsidP="000322CD">
      <w:pPr>
        <w:ind w:left="810" w:hanging="270"/>
        <w:rPr>
          <w:b/>
        </w:rPr>
      </w:pPr>
    </w:p>
    <w:p w14:paraId="3CF632B4" w14:textId="77777777" w:rsidR="000744D4" w:rsidRDefault="000744D4" w:rsidP="000322CD">
      <w:pPr>
        <w:ind w:left="810" w:hanging="270"/>
        <w:rPr>
          <w:b/>
        </w:rPr>
      </w:pPr>
    </w:p>
    <w:p w14:paraId="025B2C84" w14:textId="77777777" w:rsidR="000322CD" w:rsidRDefault="000322CD" w:rsidP="0035290E">
      <w:pPr>
        <w:tabs>
          <w:tab w:val="left" w:pos="360"/>
        </w:tabs>
        <w:ind w:left="360"/>
        <w:rPr>
          <w:b/>
        </w:rPr>
      </w:pPr>
      <w:r w:rsidRPr="00C2678C">
        <w:rPr>
          <w:b/>
        </w:rPr>
        <w:t>POST</w:t>
      </w:r>
    </w:p>
    <w:p w14:paraId="7EC77DF2" w14:textId="7D3BC0E3" w:rsidR="000322CD" w:rsidRPr="00C3388A" w:rsidRDefault="005028FF" w:rsidP="0035290E">
      <w:pPr>
        <w:ind w:left="360"/>
        <w:jc w:val="both"/>
      </w:pPr>
      <w:r>
        <w:t xml:space="preserve">This request </w:t>
      </w:r>
      <w:r w:rsidR="00693B4D">
        <w:t>creates</w:t>
      </w:r>
      <w:r>
        <w:t xml:space="preserve"> properties</w:t>
      </w:r>
      <w:r w:rsidR="000322CD">
        <w:t xml:space="preserve"> </w:t>
      </w:r>
      <w:r>
        <w:t>mentioned in the URL</w:t>
      </w:r>
      <w:r w:rsidR="00626D55">
        <w:t>.</w:t>
      </w:r>
    </w:p>
    <w:p w14:paraId="46379D62" w14:textId="77777777" w:rsidR="000322CD" w:rsidRDefault="000322CD" w:rsidP="0035290E">
      <w:pPr>
        <w:ind w:left="360"/>
      </w:pPr>
      <w:r>
        <w:t>Request:</w:t>
      </w:r>
    </w:p>
    <w:p w14:paraId="5E9D9BBB" w14:textId="77777777" w:rsidR="000322CD" w:rsidRPr="00C2678C" w:rsidRDefault="000322CD" w:rsidP="0035290E">
      <w:pPr>
        <w:ind w:left="360"/>
        <w:rPr>
          <w:i/>
        </w:rPr>
      </w:pPr>
      <w:r w:rsidRPr="00C2678C">
        <w:rPr>
          <w:i/>
        </w:rPr>
        <w:t>Resource</w:t>
      </w:r>
    </w:p>
    <w:p w14:paraId="5F6C3AAF" w14:textId="22F8B3EA" w:rsidR="000322CD" w:rsidRDefault="0032763B" w:rsidP="0035290E">
      <w:pPr>
        <w:tabs>
          <w:tab w:val="left" w:pos="540"/>
        </w:tabs>
        <w:ind w:left="360"/>
      </w:pPr>
      <w:r>
        <w:lastRenderedPageBreak/>
        <w:t>{</w:t>
      </w:r>
      <w:proofErr w:type="gramStart"/>
      <w:r>
        <w:t>ontologyName</w:t>
      </w:r>
      <w:proofErr w:type="gramEnd"/>
      <w:r>
        <w:t>}/properties/&lt;comma separated properties</w:t>
      </w:r>
      <w:r w:rsidR="000322CD">
        <w:t>&gt;</w:t>
      </w:r>
    </w:p>
    <w:p w14:paraId="56143F0A" w14:textId="77777777" w:rsidR="000322CD" w:rsidRPr="00C2678C" w:rsidRDefault="000322CD" w:rsidP="0035290E">
      <w:pPr>
        <w:ind w:left="360"/>
        <w:rPr>
          <w:i/>
        </w:rPr>
      </w:pPr>
      <w:r w:rsidRPr="00C2678C">
        <w:rPr>
          <w:i/>
        </w:rPr>
        <w:t xml:space="preserve">Content Type: </w:t>
      </w:r>
    </w:p>
    <w:p w14:paraId="61C338F3" w14:textId="77777777" w:rsidR="000322CD" w:rsidRDefault="000322CD" w:rsidP="0035290E">
      <w:pPr>
        <w:ind w:left="360"/>
      </w:pPr>
      <w:proofErr w:type="gramStart"/>
      <w:r>
        <w:t>application</w:t>
      </w:r>
      <w:proofErr w:type="gramEnd"/>
      <w:r>
        <w:t>/xml</w:t>
      </w:r>
    </w:p>
    <w:p w14:paraId="196CA5B6" w14:textId="77777777" w:rsidR="000322CD" w:rsidRPr="00C2678C" w:rsidRDefault="000322CD" w:rsidP="0035290E">
      <w:pPr>
        <w:ind w:left="360"/>
        <w:rPr>
          <w:i/>
        </w:rPr>
      </w:pPr>
      <w:r w:rsidRPr="00C2678C">
        <w:rPr>
          <w:i/>
        </w:rPr>
        <w:t>Body:</w:t>
      </w:r>
    </w:p>
    <w:p w14:paraId="781DEC03" w14:textId="6C6AF324" w:rsidR="000322CD" w:rsidRDefault="000322CD" w:rsidP="0035290E">
      <w:pPr>
        <w:ind w:left="360"/>
        <w:jc w:val="both"/>
      </w:pPr>
      <w:r>
        <w:t xml:space="preserve">Information for </w:t>
      </w:r>
      <w:r w:rsidR="005028FF">
        <w:t xml:space="preserve">each property to be added in the ontology has to be provided in XML format as described below. The </w:t>
      </w:r>
      <w:proofErr w:type="spellStart"/>
      <w:r w:rsidR="005028FF">
        <w:t>DeclaringClasses</w:t>
      </w:r>
      <w:proofErr w:type="spellEnd"/>
      <w:r w:rsidR="005028FF">
        <w:t xml:space="preserve"> tag contains a list of classes to which this property will be associated. </w:t>
      </w:r>
      <w:r w:rsidR="00586824">
        <w:t xml:space="preserve">The </w:t>
      </w:r>
      <w:r w:rsidR="00410D68">
        <w:t xml:space="preserve">Domain tag contains a list of classes that will be added as the domain of the property. The Range tag contains a list of classes that will be added as the </w:t>
      </w:r>
      <w:r w:rsidR="00F7797C">
        <w:t>range of the property.</w:t>
      </w:r>
      <w:r w:rsidR="008B5A44">
        <w:t xml:space="preserve">  Classes mentioned as Domain or Range for the property need to be existent classes in the ontology, no new classes are created using this service.</w:t>
      </w:r>
    </w:p>
    <w:p w14:paraId="54A89DE7" w14:textId="77777777" w:rsidR="00230F76" w:rsidRDefault="00230F76" w:rsidP="000322CD">
      <w:pPr>
        <w:ind w:left="540"/>
        <w:jc w:val="both"/>
      </w:pPr>
    </w:p>
    <w:p w14:paraId="1C2AC25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2F6F3A2F"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2" w:anchor="P1" w:history="1">
        <w:r w:rsidRPr="00501E7F">
          <w:rPr>
            <w:rStyle w:val="Hyperlink"/>
          </w:rPr>
          <w:t>http://../..#P1</w:t>
        </w:r>
      </w:hyperlink>
      <w:r>
        <w:t>” /&gt;</w:t>
      </w:r>
    </w:p>
    <w:p w14:paraId="5917F317"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06D5A7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DeclaringClasses</w:t>
      </w:r>
      <w:proofErr w:type="spellEnd"/>
      <w:r>
        <w:rPr>
          <w:rFonts w:ascii="Times New Roman" w:hAnsi="Times New Roman" w:cs="Times New Roman"/>
          <w:szCs w:val="24"/>
        </w:rPr>
        <w:t>&gt;</w:t>
      </w:r>
    </w:p>
    <w:p w14:paraId="4D7F142D"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Class1” uri=”</w:t>
      </w:r>
      <w:hyperlink r:id="rId43"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F35E3D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w:t>
      </w:r>
      <w:proofErr w:type="spellStart"/>
      <w:r>
        <w:rPr>
          <w:rFonts w:ascii="Times New Roman" w:hAnsi="Times New Roman" w:cs="Times New Roman"/>
          <w:szCs w:val="24"/>
        </w:rPr>
        <w:t>DeclaringClasses</w:t>
      </w:r>
      <w:proofErr w:type="spellEnd"/>
      <w:r>
        <w:rPr>
          <w:rFonts w:ascii="Times New Roman" w:hAnsi="Times New Roman" w:cs="Times New Roman"/>
          <w:szCs w:val="24"/>
        </w:rPr>
        <w:t>&gt;</w:t>
      </w:r>
    </w:p>
    <w:p w14:paraId="717221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28C0F69"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237FD4C"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08FD116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6F911FC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D7D68E4"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3F2DCADF"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5ACC90E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74DF90C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FC14E13"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5DD0272"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3AB3BD8F" w14:textId="4338D844" w:rsidR="00DD0A52" w:rsidRDefault="00DD0A52" w:rsidP="00DD0A5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141FE5">
        <w:t>properties</w:t>
      </w:r>
      <w:r>
        <w:t xml:space="preserve"> passed in the request URL.</w:t>
      </w:r>
    </w:p>
    <w:p w14:paraId="1C7BF164" w14:textId="77777777" w:rsidR="00DD0A52" w:rsidRPr="00C2678C"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8F0D0DB" w14:textId="77777777" w:rsidR="000322CD" w:rsidRDefault="000322CD" w:rsidP="000322CD"/>
    <w:p w14:paraId="19890959" w14:textId="77777777" w:rsidR="000322CD" w:rsidRDefault="000322CD" w:rsidP="00111CB1">
      <w:pPr>
        <w:ind w:left="360"/>
      </w:pPr>
      <w:r>
        <w:t>Errors:</w:t>
      </w:r>
    </w:p>
    <w:p w14:paraId="3938601E" w14:textId="1791B513" w:rsidR="000322CD" w:rsidRDefault="00141FE5" w:rsidP="000322CD">
      <w:pPr>
        <w:pStyle w:val="ListParagraph"/>
        <w:numPr>
          <w:ilvl w:val="0"/>
          <w:numId w:val="7"/>
        </w:numPr>
      </w:pPr>
      <w:r>
        <w:t>Property</w:t>
      </w:r>
      <w:r w:rsidR="000322CD">
        <w:t xml:space="preserve"> does not exist -&gt; 404 “ no such </w:t>
      </w:r>
      <w:r>
        <w:t>property</w:t>
      </w:r>
      <w:r w:rsidR="000322CD">
        <w:t xml:space="preserve"> exist”</w:t>
      </w:r>
    </w:p>
    <w:p w14:paraId="42CC2EFF" w14:textId="77777777" w:rsidR="000322CD" w:rsidRDefault="000322CD" w:rsidP="000322CD">
      <w:pPr>
        <w:pStyle w:val="ListParagraph"/>
        <w:numPr>
          <w:ilvl w:val="0"/>
          <w:numId w:val="7"/>
        </w:numPr>
      </w:pPr>
      <w:r>
        <w:lastRenderedPageBreak/>
        <w:t>Ontology is not loaded -&gt; 404 “ requested ontology is not loaded”</w:t>
      </w:r>
    </w:p>
    <w:p w14:paraId="2E33CD25" w14:textId="77777777" w:rsidR="000322CD" w:rsidRDefault="000322CD" w:rsidP="000322CD">
      <w:pPr>
        <w:pStyle w:val="ListParagraph"/>
        <w:numPr>
          <w:ilvl w:val="0"/>
          <w:numId w:val="7"/>
        </w:numPr>
      </w:pPr>
      <w:r>
        <w:t>Any other delimiter used instead of comma -&gt; 400</w:t>
      </w:r>
    </w:p>
    <w:p w14:paraId="1451DC7C" w14:textId="77777777" w:rsidR="000322CD" w:rsidRDefault="000322CD" w:rsidP="000322CD"/>
    <w:p w14:paraId="238444EF" w14:textId="77777777" w:rsidR="000322CD" w:rsidRDefault="000322CD" w:rsidP="000322CD">
      <w:pPr>
        <w:ind w:left="1260"/>
      </w:pPr>
    </w:p>
    <w:p w14:paraId="24554E08" w14:textId="77777777" w:rsidR="000322CD" w:rsidRDefault="000322CD" w:rsidP="00111CB1">
      <w:pPr>
        <w:ind w:left="360"/>
        <w:rPr>
          <w:b/>
        </w:rPr>
      </w:pPr>
      <w:r w:rsidRPr="005E1AA0">
        <w:rPr>
          <w:b/>
        </w:rPr>
        <w:t>PUT</w:t>
      </w:r>
    </w:p>
    <w:p w14:paraId="779F4E23" w14:textId="2B592446" w:rsidR="000322CD" w:rsidRPr="00C3388A" w:rsidRDefault="000322CD" w:rsidP="00111CB1">
      <w:pPr>
        <w:ind w:left="360"/>
      </w:pPr>
      <w:r>
        <w:t>Th</w:t>
      </w:r>
      <w:r w:rsidR="002E3EF7">
        <w:t>is requests, updates properties mentioned</w:t>
      </w:r>
      <w:r>
        <w:t xml:space="preserve"> in the</w:t>
      </w:r>
      <w:r w:rsidR="002E3EF7">
        <w:t xml:space="preserve"> URL. </w:t>
      </w:r>
    </w:p>
    <w:p w14:paraId="35858EA0" w14:textId="77777777" w:rsidR="000322CD" w:rsidRDefault="000322CD" w:rsidP="00111CB1">
      <w:pPr>
        <w:ind w:left="360"/>
      </w:pPr>
      <w:r>
        <w:t>Request:</w:t>
      </w:r>
    </w:p>
    <w:p w14:paraId="5FBD57FB" w14:textId="77777777" w:rsidR="000322CD" w:rsidRPr="00C2678C" w:rsidRDefault="000322CD" w:rsidP="00111CB1">
      <w:pPr>
        <w:ind w:left="360"/>
        <w:rPr>
          <w:i/>
        </w:rPr>
      </w:pPr>
      <w:r w:rsidRPr="00C2678C">
        <w:rPr>
          <w:i/>
        </w:rPr>
        <w:t>Resource</w:t>
      </w:r>
    </w:p>
    <w:p w14:paraId="7DE51970" w14:textId="45BA4300" w:rsidR="000322CD" w:rsidRDefault="00D91BE1" w:rsidP="00111CB1">
      <w:pPr>
        <w:ind w:left="360"/>
      </w:pPr>
      <w:r>
        <w:t>{</w:t>
      </w:r>
      <w:proofErr w:type="gramStart"/>
      <w:r>
        <w:t>ontologyName</w:t>
      </w:r>
      <w:proofErr w:type="gramEnd"/>
      <w:r>
        <w:t>}/properties</w:t>
      </w:r>
      <w:r w:rsidR="000322CD">
        <w:t>/&lt;comma separated classes&gt;</w:t>
      </w:r>
    </w:p>
    <w:p w14:paraId="590DD50C" w14:textId="77777777" w:rsidR="000322CD" w:rsidRPr="00C2678C" w:rsidRDefault="000322CD" w:rsidP="00111CB1">
      <w:pPr>
        <w:ind w:left="360"/>
        <w:rPr>
          <w:i/>
        </w:rPr>
      </w:pPr>
      <w:r w:rsidRPr="00C2678C">
        <w:rPr>
          <w:i/>
        </w:rPr>
        <w:t xml:space="preserve">Content Type: </w:t>
      </w:r>
    </w:p>
    <w:p w14:paraId="02B314D7" w14:textId="77777777" w:rsidR="000322CD" w:rsidRDefault="000322CD" w:rsidP="00111CB1">
      <w:pPr>
        <w:ind w:left="360"/>
      </w:pPr>
      <w:proofErr w:type="gramStart"/>
      <w:r>
        <w:t>application</w:t>
      </w:r>
      <w:proofErr w:type="gramEnd"/>
      <w:r>
        <w:t>/xml</w:t>
      </w:r>
    </w:p>
    <w:p w14:paraId="2B3329AA" w14:textId="77777777" w:rsidR="000322CD" w:rsidRPr="00C2678C" w:rsidRDefault="000322CD" w:rsidP="00111CB1">
      <w:pPr>
        <w:ind w:left="360"/>
        <w:rPr>
          <w:i/>
        </w:rPr>
      </w:pPr>
      <w:r w:rsidRPr="00C2678C">
        <w:rPr>
          <w:i/>
        </w:rPr>
        <w:t>Body:</w:t>
      </w:r>
    </w:p>
    <w:p w14:paraId="64D22305" w14:textId="2F677D03" w:rsidR="000322CD" w:rsidRDefault="007F6A51" w:rsidP="00E34ED1">
      <w:pPr>
        <w:tabs>
          <w:tab w:val="left" w:pos="360"/>
        </w:tabs>
        <w:ind w:left="360"/>
        <w:jc w:val="both"/>
      </w:pPr>
      <w:r>
        <w:t>Information for each property that has to be updated is passed as request body in xml format as described below. For each property</w:t>
      </w:r>
      <w:r w:rsidR="000322CD">
        <w:t xml:space="preserve"> mentioned in the URL, a </w:t>
      </w:r>
      <w:r>
        <w:t>Property</w:t>
      </w:r>
      <w:r w:rsidR="000322CD">
        <w:t xml:space="preserve"> tag is required. </w:t>
      </w:r>
      <w:r>
        <w:t xml:space="preserve">The Property tag contains </w:t>
      </w:r>
      <w:proofErr w:type="spellStart"/>
      <w:r>
        <w:t>DeclaringClasses</w:t>
      </w:r>
      <w:proofErr w:type="spellEnd"/>
      <w:r>
        <w:t xml:space="preserve">, Domain and Range tags. </w:t>
      </w:r>
      <w:r w:rsidR="000322CD">
        <w:t xml:space="preserve">The </w:t>
      </w:r>
      <w:proofErr w:type="spellStart"/>
      <w:r>
        <w:t>DeclaringClasses</w:t>
      </w:r>
      <w:proofErr w:type="spellEnd"/>
      <w:r>
        <w:t xml:space="preserve"> tag contains a Class tag that mentions the declaring class that has to be updated and the Class tag contains an Update tag mentioning the class with which the property will be updated.</w:t>
      </w:r>
      <w:r w:rsidR="000322CD">
        <w:t xml:space="preserve"> </w:t>
      </w:r>
      <w:r>
        <w:t xml:space="preserve">The Domain tag contains a Class tag that mentions the domain class for this property that has to be updated and the Class tag contains an Update tag mentioning the domain class with which this property will be updated. The Range tag contains a Class tag that mentions the range class for this property that has to be updated and the Class tag contains an Update tag mentioning the range class with which this property has to be updated. </w:t>
      </w:r>
      <w:r w:rsidR="000322CD">
        <w:t>The Update tag should mention a class that is already present in the ontology, new class will not be created.</w:t>
      </w:r>
    </w:p>
    <w:p w14:paraId="21E63F00" w14:textId="77777777" w:rsidR="00626D55" w:rsidRDefault="00626D55" w:rsidP="000322CD">
      <w:pPr>
        <w:ind w:left="810"/>
        <w:jc w:val="both"/>
      </w:pPr>
    </w:p>
    <w:p w14:paraId="471368E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4EAD154D"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4" w:anchor="P1" w:history="1">
        <w:r w:rsidRPr="00501E7F">
          <w:rPr>
            <w:rStyle w:val="Hyperlink"/>
          </w:rPr>
          <w:t>http://../..#P1</w:t>
        </w:r>
      </w:hyperlink>
      <w:r>
        <w:t>” /&gt;</w:t>
      </w:r>
    </w:p>
    <w:p w14:paraId="61171691"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DC9B29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DeclaringClasses</w:t>
      </w:r>
      <w:proofErr w:type="spellEnd"/>
      <w:r>
        <w:rPr>
          <w:rFonts w:ascii="Times New Roman" w:hAnsi="Times New Roman" w:cs="Times New Roman"/>
          <w:szCs w:val="24"/>
        </w:rPr>
        <w:t>&gt;</w:t>
      </w:r>
    </w:p>
    <w:p w14:paraId="685702EB"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Class name=”Class1” uri=”</w:t>
      </w:r>
      <w:hyperlink r:id="rId45"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9507EAD" w14:textId="3BAF788C"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6"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4DD4EC46" w14:textId="77BEEB1E"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C7913B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w:t>
      </w:r>
      <w:proofErr w:type="spellStart"/>
      <w:r>
        <w:rPr>
          <w:rFonts w:ascii="Times New Roman" w:hAnsi="Times New Roman" w:cs="Times New Roman"/>
          <w:szCs w:val="24"/>
        </w:rPr>
        <w:t>DeclaringClasses</w:t>
      </w:r>
      <w:proofErr w:type="spellEnd"/>
      <w:r>
        <w:rPr>
          <w:rFonts w:ascii="Times New Roman" w:hAnsi="Times New Roman" w:cs="Times New Roman"/>
          <w:szCs w:val="24"/>
        </w:rPr>
        <w:t>&gt;</w:t>
      </w:r>
    </w:p>
    <w:p w14:paraId="4BF64EF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3401A6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7FB4693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7"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73557B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8"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0D41652B" w14:textId="7D709603"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20D2D93F"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53E5095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4A37A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4762C8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9"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33AA1A0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50"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5EAF1A9A" w14:textId="05B8215C"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E9C7D9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548B803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06C2C72E"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95FD339"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6C3735A7" w14:textId="28FFDC34" w:rsidR="00DD0A52" w:rsidRDefault="00DD0A52" w:rsidP="00DD0A5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9C4713">
        <w:t>properties</w:t>
      </w:r>
      <w:r>
        <w:t xml:space="preserve"> passed in the request URL.</w:t>
      </w:r>
    </w:p>
    <w:p w14:paraId="53EB9D3E" w14:textId="7144CD06" w:rsidR="00626D55" w:rsidRPr="001D4712" w:rsidRDefault="001D471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E2F3AF4" w14:textId="77777777" w:rsidR="000322CD" w:rsidRDefault="000322CD" w:rsidP="000322CD"/>
    <w:p w14:paraId="34F570F1" w14:textId="77777777" w:rsidR="000322CD" w:rsidRDefault="000322CD" w:rsidP="00E34ED1">
      <w:pPr>
        <w:tabs>
          <w:tab w:val="left" w:pos="360"/>
        </w:tabs>
        <w:ind w:left="360"/>
      </w:pPr>
      <w:r>
        <w:t>Errors:</w:t>
      </w:r>
    </w:p>
    <w:p w14:paraId="46FAA046" w14:textId="746619EC" w:rsidR="000322CD" w:rsidRDefault="00141FE5" w:rsidP="00F20357">
      <w:pPr>
        <w:pStyle w:val="ListParagraph"/>
        <w:numPr>
          <w:ilvl w:val="0"/>
          <w:numId w:val="7"/>
        </w:numPr>
        <w:tabs>
          <w:tab w:val="left" w:pos="1260"/>
        </w:tabs>
      </w:pPr>
      <w:r>
        <w:t>Property</w:t>
      </w:r>
      <w:r w:rsidR="000322CD">
        <w:t xml:space="preserve"> does not exist -&gt; 404 “ no such </w:t>
      </w:r>
      <w:r>
        <w:t>property</w:t>
      </w:r>
      <w:r w:rsidR="000322CD">
        <w:t xml:space="preserve"> exist”</w:t>
      </w:r>
    </w:p>
    <w:p w14:paraId="09B182C8" w14:textId="77777777" w:rsidR="000322CD" w:rsidRDefault="000322CD" w:rsidP="000322CD">
      <w:pPr>
        <w:pStyle w:val="ListParagraph"/>
        <w:numPr>
          <w:ilvl w:val="0"/>
          <w:numId w:val="7"/>
        </w:numPr>
      </w:pPr>
      <w:r>
        <w:t>Ontology is not loaded -&gt; 404 “ requested ontology is not loaded”</w:t>
      </w:r>
    </w:p>
    <w:p w14:paraId="79F2DD4A" w14:textId="77777777" w:rsidR="000322CD" w:rsidRDefault="000322CD" w:rsidP="000322CD">
      <w:pPr>
        <w:pStyle w:val="ListParagraph"/>
        <w:numPr>
          <w:ilvl w:val="0"/>
          <w:numId w:val="7"/>
        </w:numPr>
      </w:pPr>
      <w:r>
        <w:t>Any other delimiter used instead of comma -&gt; 400</w:t>
      </w:r>
    </w:p>
    <w:p w14:paraId="75204748" w14:textId="77777777" w:rsidR="000322CD" w:rsidRDefault="000322CD" w:rsidP="000322CD"/>
    <w:p w14:paraId="725B8878" w14:textId="77777777" w:rsidR="000322CD" w:rsidRPr="005E1AA0" w:rsidRDefault="000322CD" w:rsidP="000322CD">
      <w:pPr>
        <w:rPr>
          <w:b/>
        </w:rPr>
      </w:pPr>
    </w:p>
    <w:p w14:paraId="3C8F526A" w14:textId="77777777" w:rsidR="000322CD" w:rsidRPr="00A41C35" w:rsidRDefault="000322CD" w:rsidP="00E34ED1">
      <w:pPr>
        <w:tabs>
          <w:tab w:val="left" w:pos="360"/>
        </w:tabs>
        <w:ind w:left="360"/>
        <w:rPr>
          <w:b/>
        </w:rPr>
      </w:pPr>
      <w:r w:rsidRPr="00A41C35">
        <w:rPr>
          <w:b/>
        </w:rPr>
        <w:t>DELETE</w:t>
      </w:r>
    </w:p>
    <w:p w14:paraId="615978DC" w14:textId="37428441" w:rsidR="000322CD" w:rsidRDefault="000322CD" w:rsidP="00E34ED1">
      <w:pPr>
        <w:ind w:left="360"/>
      </w:pPr>
      <w:r>
        <w:t>This</w:t>
      </w:r>
      <w:r w:rsidR="00E91A56">
        <w:t xml:space="preserve"> request removes the properties </w:t>
      </w:r>
      <w:r>
        <w:t xml:space="preserve">mentioned in the URL from the ontology. </w:t>
      </w:r>
    </w:p>
    <w:p w14:paraId="407E6D48" w14:textId="77777777" w:rsidR="000322CD" w:rsidRDefault="000322CD" w:rsidP="00E34ED1">
      <w:pPr>
        <w:ind w:left="360"/>
      </w:pPr>
      <w:r>
        <w:t>Request:</w:t>
      </w:r>
    </w:p>
    <w:p w14:paraId="4D33496F" w14:textId="77777777" w:rsidR="000322CD" w:rsidRPr="00C2678C" w:rsidRDefault="000322CD" w:rsidP="006A7050">
      <w:pPr>
        <w:ind w:left="360"/>
        <w:rPr>
          <w:i/>
        </w:rPr>
      </w:pPr>
      <w:r w:rsidRPr="00C2678C">
        <w:rPr>
          <w:i/>
        </w:rPr>
        <w:lastRenderedPageBreak/>
        <w:t>Resource</w:t>
      </w:r>
    </w:p>
    <w:p w14:paraId="633FC9CE" w14:textId="22E3B15A" w:rsidR="00E45A8F" w:rsidRDefault="00E91A56" w:rsidP="006A7050">
      <w:pPr>
        <w:pStyle w:val="ListParagraph"/>
        <w:ind w:left="360"/>
      </w:pPr>
      <w:r>
        <w:t>/properties</w:t>
      </w:r>
      <w:r w:rsidR="000322CD">
        <w:t>/&lt;comma separated names of</w:t>
      </w:r>
      <w:r>
        <w:t xml:space="preserve"> properties&gt;</w:t>
      </w:r>
    </w:p>
    <w:p w14:paraId="7C927008" w14:textId="77777777" w:rsidR="00621681" w:rsidRDefault="00621681" w:rsidP="00283E95">
      <w:pPr>
        <w:pStyle w:val="ListParagraph"/>
        <w:ind w:left="540"/>
      </w:pPr>
    </w:p>
    <w:p w14:paraId="18E0CC55" w14:textId="030BA23D" w:rsidR="00621681" w:rsidRDefault="00621681" w:rsidP="007503F6">
      <w:pPr>
        <w:pStyle w:val="ListParagraph"/>
        <w:ind w:left="180"/>
      </w:pPr>
      <w:r>
        <w:t>5) Sub-properties</w:t>
      </w:r>
    </w:p>
    <w:p w14:paraId="15D88F80" w14:textId="1BF3A776" w:rsidR="007503F6" w:rsidRDefault="004D57E5" w:rsidP="006A7050">
      <w:pPr>
        <w:pStyle w:val="ListParagraph"/>
        <w:tabs>
          <w:tab w:val="left" w:pos="360"/>
        </w:tabs>
        <w:ind w:left="360"/>
      </w:pPr>
      <w:r>
        <w:t xml:space="preserve">This service </w:t>
      </w:r>
      <w:r w:rsidR="004B7A56">
        <w:t>provides an interface</w:t>
      </w:r>
      <w:r>
        <w:t xml:space="preserve"> to browse, add, update and delete sub-properties of</w:t>
      </w:r>
      <w:r w:rsidR="004B7A56">
        <w:t xml:space="preserve"> properties mentioned in the URL</w:t>
      </w:r>
      <w:r>
        <w:t>.</w:t>
      </w:r>
    </w:p>
    <w:p w14:paraId="506F0419" w14:textId="77777777" w:rsidR="00B36D6A" w:rsidRDefault="00B36D6A" w:rsidP="006A7050">
      <w:pPr>
        <w:ind w:left="360"/>
        <w:rPr>
          <w:b/>
        </w:rPr>
      </w:pPr>
      <w:r w:rsidRPr="00C2678C">
        <w:rPr>
          <w:b/>
        </w:rPr>
        <w:t>GET</w:t>
      </w:r>
    </w:p>
    <w:p w14:paraId="4DFD1CBB" w14:textId="43CEA80D" w:rsidR="00B36D6A" w:rsidRPr="00C3388A" w:rsidRDefault="00B36D6A" w:rsidP="006A7050">
      <w:pPr>
        <w:tabs>
          <w:tab w:val="left" w:pos="450"/>
        </w:tabs>
        <w:ind w:left="360"/>
        <w:jc w:val="both"/>
      </w:pPr>
      <w:r>
        <w:t xml:space="preserve">This request retrieves sub-properties of all the comma-delimited properties </w:t>
      </w:r>
      <w:r w:rsidR="00CB6293">
        <w:t xml:space="preserve">mentioned </w:t>
      </w:r>
      <w:r>
        <w:t xml:space="preserve">in the URL. </w:t>
      </w:r>
    </w:p>
    <w:p w14:paraId="0244101F" w14:textId="77777777" w:rsidR="00B36D6A" w:rsidRDefault="00B36D6A" w:rsidP="006A7050">
      <w:pPr>
        <w:tabs>
          <w:tab w:val="left" w:pos="360"/>
        </w:tabs>
        <w:ind w:left="360"/>
      </w:pPr>
      <w:r>
        <w:t>Request:</w:t>
      </w:r>
    </w:p>
    <w:p w14:paraId="082B351B" w14:textId="77777777" w:rsidR="00B36D6A" w:rsidRPr="00C2678C" w:rsidRDefault="00B36D6A" w:rsidP="006A7050">
      <w:pPr>
        <w:ind w:left="360"/>
        <w:rPr>
          <w:i/>
        </w:rPr>
      </w:pPr>
      <w:r w:rsidRPr="00C2678C">
        <w:rPr>
          <w:i/>
        </w:rPr>
        <w:t>Resource</w:t>
      </w:r>
    </w:p>
    <w:p w14:paraId="7CA0F6FE" w14:textId="536348E6" w:rsidR="00B36D6A" w:rsidRDefault="00B36D6A" w:rsidP="006A7050">
      <w:pPr>
        <w:ind w:left="360"/>
      </w:pPr>
      <w:r>
        <w:t>/</w:t>
      </w:r>
      <w:proofErr w:type="spellStart"/>
      <w:r w:rsidR="001A6776">
        <w:t>subPropertiesOf</w:t>
      </w:r>
      <w:proofErr w:type="spellEnd"/>
      <w:r>
        <w:t xml:space="preserve">/&lt;comma separated names of </w:t>
      </w:r>
      <w:r w:rsidR="002606AF">
        <w:t>properties</w:t>
      </w:r>
      <w:r>
        <w:t>&gt;</w:t>
      </w:r>
    </w:p>
    <w:p w14:paraId="46306939" w14:textId="77777777" w:rsidR="00B36D6A" w:rsidRDefault="00B36D6A" w:rsidP="00A55C4D">
      <w:pPr>
        <w:ind w:left="360"/>
      </w:pPr>
      <w:r w:rsidRPr="00C2678C">
        <w:t>Response</w:t>
      </w:r>
      <w:r>
        <w:t>:</w:t>
      </w:r>
    </w:p>
    <w:p w14:paraId="4A417D1C" w14:textId="77777777" w:rsidR="00B36D6A" w:rsidRPr="00C2678C" w:rsidRDefault="00B36D6A" w:rsidP="00A55C4D">
      <w:pPr>
        <w:tabs>
          <w:tab w:val="left" w:pos="360"/>
        </w:tabs>
        <w:ind w:left="360"/>
        <w:rPr>
          <w:i/>
        </w:rPr>
      </w:pPr>
      <w:r w:rsidRPr="00C2678C">
        <w:rPr>
          <w:i/>
        </w:rPr>
        <w:t xml:space="preserve">Content Type: </w:t>
      </w:r>
    </w:p>
    <w:p w14:paraId="4D696700" w14:textId="77777777" w:rsidR="00B36D6A" w:rsidRDefault="00B36D6A" w:rsidP="00A55C4D">
      <w:pPr>
        <w:ind w:left="360"/>
      </w:pPr>
      <w:proofErr w:type="gramStart"/>
      <w:r>
        <w:t>application</w:t>
      </w:r>
      <w:proofErr w:type="gramEnd"/>
      <w:r>
        <w:t>/xml</w:t>
      </w:r>
    </w:p>
    <w:p w14:paraId="5FA13DF2" w14:textId="77777777" w:rsidR="00B36D6A" w:rsidRDefault="00B36D6A" w:rsidP="00A55C4D">
      <w:pPr>
        <w:tabs>
          <w:tab w:val="left" w:pos="360"/>
        </w:tabs>
        <w:ind w:left="360"/>
      </w:pPr>
      <w:r w:rsidRPr="00C2678C">
        <w:rPr>
          <w:i/>
        </w:rPr>
        <w:t>Body</w:t>
      </w:r>
      <w:r>
        <w:t xml:space="preserve">: </w:t>
      </w:r>
    </w:p>
    <w:p w14:paraId="47D249AD" w14:textId="7B2AF81C" w:rsidR="00B36D6A" w:rsidRDefault="00B36D6A" w:rsidP="00A55C4D">
      <w:pPr>
        <w:tabs>
          <w:tab w:val="left" w:pos="360"/>
        </w:tabs>
        <w:ind w:left="360"/>
        <w:jc w:val="both"/>
      </w:pPr>
      <w:r>
        <w:t xml:space="preserve">For each </w:t>
      </w:r>
      <w:r w:rsidR="00355602">
        <w:t>property</w:t>
      </w:r>
      <w:r>
        <w:t xml:space="preserve"> mentioned in the request URL a </w:t>
      </w:r>
      <w:r w:rsidR="0090199A">
        <w:t>Property</w:t>
      </w:r>
      <w:r>
        <w:t xml:space="preserve"> tag is returned.  Each </w:t>
      </w:r>
      <w:r w:rsidR="0090199A">
        <w:t>proper</w:t>
      </w:r>
      <w:r w:rsidR="005645B4">
        <w:t xml:space="preserve">ty tag has a list of </w:t>
      </w:r>
      <w:proofErr w:type="spellStart"/>
      <w:r w:rsidR="005645B4">
        <w:t>SubProperties</w:t>
      </w:r>
      <w:proofErr w:type="spellEnd"/>
      <w:r w:rsidR="0090199A">
        <w:t xml:space="preserve"> </w:t>
      </w:r>
      <w:r>
        <w:t>tag enclosing all the sub-</w:t>
      </w:r>
      <w:r w:rsidR="005645B4">
        <w:t>properties</w:t>
      </w:r>
      <w:r>
        <w:t xml:space="preserve"> for this particular </w:t>
      </w:r>
      <w:r w:rsidR="005645B4">
        <w:t>property</w:t>
      </w:r>
      <w:r>
        <w:t xml:space="preserve">. All the </w:t>
      </w:r>
      <w:r w:rsidR="00EF087B">
        <w:t>properties</w:t>
      </w:r>
      <w:r>
        <w:t xml:space="preserve"> are enclosed in </w:t>
      </w:r>
      <w:r w:rsidR="00EF087B">
        <w:t>Properties</w:t>
      </w:r>
      <w:r>
        <w:t xml:space="preserve"> tag. </w:t>
      </w:r>
    </w:p>
    <w:p w14:paraId="696146BD" w14:textId="35E09208"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CA450C">
        <w:t>Properties</w:t>
      </w:r>
      <w:r w:rsidRPr="00A413D9">
        <w:t>&gt;</w:t>
      </w:r>
    </w:p>
    <w:p w14:paraId="53E3B925" w14:textId="19F7D486" w:rsidR="00B36D6A" w:rsidRDefault="00B36D6A" w:rsidP="00B36D6A">
      <w:pPr>
        <w:pStyle w:val="NoSpacing"/>
        <w:pBdr>
          <w:top w:val="single" w:sz="4" w:space="1" w:color="auto"/>
          <w:left w:val="single" w:sz="4" w:space="4" w:color="auto"/>
          <w:bottom w:val="single" w:sz="4" w:space="1" w:color="auto"/>
          <w:right w:val="single" w:sz="4" w:space="4" w:color="auto"/>
        </w:pBdr>
        <w:rPr>
          <w:vertAlign w:val="superscript"/>
        </w:rPr>
      </w:pPr>
      <w:r>
        <w:tab/>
      </w:r>
      <w:r w:rsidR="00CA450C">
        <w:t>{&lt;Property name="Prop</w:t>
      </w:r>
      <w:r w:rsidRPr="00904B07">
        <w:t xml:space="preserve">1" uri= </w:t>
      </w:r>
      <w:hyperlink r:id="rId51" w:anchor="Prop1" w:history="1">
        <w:r w:rsidR="00CA450C" w:rsidRPr="00501E7F">
          <w:rPr>
            <w:rStyle w:val="Hyperlink"/>
          </w:rPr>
          <w:t>http://../..#Prop1</w:t>
        </w:r>
      </w:hyperlink>
      <w:r>
        <w:t>” /&gt;</w:t>
      </w:r>
    </w:p>
    <w:p w14:paraId="62429D47" w14:textId="77777777" w:rsidR="00B36D6A"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09888A8" w14:textId="5A633099"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SubProperties</w:t>
      </w:r>
      <w:proofErr w:type="spellEnd"/>
      <w:r w:rsidR="00B36D6A">
        <w:rPr>
          <w:rFonts w:ascii="Times New Roman" w:hAnsi="Times New Roman" w:cs="Times New Roman"/>
          <w:szCs w:val="24"/>
        </w:rPr>
        <w:t>&gt;</w:t>
      </w:r>
    </w:p>
    <w:p w14:paraId="66BF6308" w14:textId="0E244897"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bProperty</w:t>
      </w:r>
      <w:proofErr w:type="spellEnd"/>
      <w:r>
        <w:rPr>
          <w:rFonts w:ascii="Times New Roman" w:hAnsi="Times New Roman" w:cs="Times New Roman"/>
          <w:szCs w:val="24"/>
        </w:rPr>
        <w:t xml:space="preserve"> name=”SuperProp</w:t>
      </w:r>
      <w:r w:rsidR="00B36D6A">
        <w:rPr>
          <w:rFonts w:ascii="Times New Roman" w:hAnsi="Times New Roman" w:cs="Times New Roman"/>
          <w:szCs w:val="24"/>
        </w:rPr>
        <w:t>1” uri=”</w:t>
      </w:r>
      <w:hyperlink r:id="rId52" w:anchor="SuperProp1" w:history="1">
        <w:r w:rsidRPr="00501E7F">
          <w:rPr>
            <w:rStyle w:val="Hyperlink"/>
            <w:rFonts w:ascii="Times New Roman" w:hAnsi="Times New Roman" w:cs="Times New Roman"/>
            <w:szCs w:val="24"/>
            <w:u w:color="0000FF"/>
          </w:rPr>
          <w:t>http://../..#SuperProp1</w:t>
        </w:r>
      </w:hyperlink>
      <w:r w:rsidR="00B36D6A">
        <w:rPr>
          <w:rFonts w:ascii="Times New Roman" w:hAnsi="Times New Roman" w:cs="Times New Roman"/>
          <w:szCs w:val="24"/>
        </w:rPr>
        <w:t xml:space="preserve">” /&gt;} </w:t>
      </w:r>
      <w:r w:rsidR="00B36D6A">
        <w:rPr>
          <w:rFonts w:ascii="Times New Roman" w:hAnsi="Times New Roman" w:cs="Times New Roman"/>
          <w:szCs w:val="24"/>
          <w:vertAlign w:val="superscript"/>
        </w:rPr>
        <w:t>n</w:t>
      </w:r>
    </w:p>
    <w:p w14:paraId="5747071E" w14:textId="51C0B267" w:rsidR="00B36D6A" w:rsidRDefault="00B36D6A"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CA450C">
        <w:rPr>
          <w:rFonts w:ascii="Times New Roman" w:hAnsi="Times New Roman" w:cs="Times New Roman"/>
          <w:szCs w:val="24"/>
        </w:rPr>
        <w:t>&lt;/</w:t>
      </w:r>
      <w:proofErr w:type="spellStart"/>
      <w:r w:rsidR="00CA450C">
        <w:rPr>
          <w:rFonts w:ascii="Times New Roman" w:hAnsi="Times New Roman" w:cs="Times New Roman"/>
          <w:szCs w:val="24"/>
        </w:rPr>
        <w:t>SubProperties</w:t>
      </w:r>
      <w:proofErr w:type="spellEnd"/>
      <w:r>
        <w:rPr>
          <w:rFonts w:ascii="Times New Roman" w:hAnsi="Times New Roman" w:cs="Times New Roman"/>
          <w:szCs w:val="24"/>
        </w:rPr>
        <w:t>&gt;</w:t>
      </w:r>
    </w:p>
    <w:p w14:paraId="5AE8E23D" w14:textId="1C65270C" w:rsidR="00B36D6A" w:rsidRDefault="002647A7"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B36D6A">
        <w:rPr>
          <w:rFonts w:ascii="Times New Roman" w:hAnsi="Times New Roman" w:cs="Times New Roman"/>
          <w:szCs w:val="24"/>
        </w:rPr>
        <w:t xml:space="preserve">&gt;} </w:t>
      </w:r>
      <w:r w:rsidR="00B36D6A" w:rsidRPr="003A2FF0">
        <w:rPr>
          <w:rFonts w:ascii="Times New Roman" w:hAnsi="Times New Roman" w:cs="Times New Roman"/>
          <w:szCs w:val="24"/>
          <w:vertAlign w:val="superscript"/>
        </w:rPr>
        <w:t>m</w:t>
      </w:r>
    </w:p>
    <w:p w14:paraId="333C1DEB" w14:textId="2CB4B50C"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2647A7">
        <w:t>Properties</w:t>
      </w:r>
      <w:r w:rsidRPr="00A413D9">
        <w:t>&gt;</w:t>
      </w:r>
    </w:p>
    <w:p w14:paraId="24549F75" w14:textId="0B2A4630" w:rsidR="00B36D6A" w:rsidRDefault="00B36D6A" w:rsidP="00B36D6A">
      <w:pPr>
        <w:pStyle w:val="NoSpacing"/>
        <w:pBdr>
          <w:top w:val="single" w:sz="4" w:space="1" w:color="auto"/>
          <w:left w:val="single" w:sz="4" w:space="4" w:color="auto"/>
          <w:bottom w:val="single" w:sz="4" w:space="1" w:color="auto"/>
          <w:right w:val="single" w:sz="4" w:space="4" w:color="auto"/>
        </w:pBdr>
      </w:pPr>
      <w:proofErr w:type="gramStart"/>
      <w:r>
        <w:lastRenderedPageBreak/>
        <w:t>m</w:t>
      </w:r>
      <w:proofErr w:type="gramEnd"/>
      <w:r w:rsidRPr="00C3388A">
        <w:t xml:space="preserve"> </w:t>
      </w:r>
      <w:r>
        <w:t xml:space="preserve">Number of </w:t>
      </w:r>
      <w:r w:rsidR="002647A7">
        <w:t>properties</w:t>
      </w:r>
      <w:r>
        <w:t xml:space="preserve"> passed in the request URL.</w:t>
      </w:r>
    </w:p>
    <w:p w14:paraId="5D76123C" w14:textId="77777777" w:rsidR="00B36D6A" w:rsidRPr="00C2678C"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7EA3D594" w14:textId="77777777" w:rsidR="007D193A" w:rsidRDefault="007D193A" w:rsidP="006D3346">
      <w:pPr>
        <w:ind w:left="900" w:hanging="360"/>
      </w:pPr>
    </w:p>
    <w:p w14:paraId="54848309" w14:textId="77777777" w:rsidR="006D3346" w:rsidRDefault="006D3346" w:rsidP="007D193A">
      <w:pPr>
        <w:ind w:left="360"/>
      </w:pPr>
      <w:r>
        <w:t>Errors:</w:t>
      </w:r>
    </w:p>
    <w:p w14:paraId="7AA3C41C" w14:textId="12ECE175" w:rsidR="006D3346" w:rsidRDefault="006D3346" w:rsidP="006D3346">
      <w:pPr>
        <w:pStyle w:val="ListParagraph"/>
        <w:numPr>
          <w:ilvl w:val="0"/>
          <w:numId w:val="7"/>
        </w:numPr>
      </w:pPr>
      <w:r>
        <w:t>Property does not exist -&gt; 404 “ no such property exist”</w:t>
      </w:r>
    </w:p>
    <w:p w14:paraId="77A77030" w14:textId="77777777" w:rsidR="006D3346" w:rsidRDefault="006D3346" w:rsidP="006D3346">
      <w:pPr>
        <w:pStyle w:val="ListParagraph"/>
        <w:numPr>
          <w:ilvl w:val="0"/>
          <w:numId w:val="7"/>
        </w:numPr>
      </w:pPr>
      <w:r>
        <w:t>Ontology is not loaded -&gt; 404 “ requested ontology is not loaded”</w:t>
      </w:r>
    </w:p>
    <w:p w14:paraId="6D87D1C1" w14:textId="77777777" w:rsidR="006D3346" w:rsidRDefault="006D3346" w:rsidP="006D3346">
      <w:pPr>
        <w:pStyle w:val="ListParagraph"/>
        <w:numPr>
          <w:ilvl w:val="0"/>
          <w:numId w:val="7"/>
        </w:numPr>
      </w:pPr>
      <w:r>
        <w:t>Any other delimiter used instead of comma -&gt; 400</w:t>
      </w:r>
    </w:p>
    <w:p w14:paraId="7D0F6AA2" w14:textId="77777777" w:rsidR="00720198" w:rsidRDefault="00720198" w:rsidP="007D193A">
      <w:pPr>
        <w:ind w:left="360"/>
        <w:rPr>
          <w:b/>
        </w:rPr>
      </w:pPr>
      <w:r w:rsidRPr="00C2678C">
        <w:rPr>
          <w:b/>
        </w:rPr>
        <w:t>POST</w:t>
      </w:r>
    </w:p>
    <w:p w14:paraId="537ABCFD" w14:textId="192E85BE" w:rsidR="00720198" w:rsidRPr="00C3388A" w:rsidRDefault="00720198" w:rsidP="007D193A">
      <w:pPr>
        <w:ind w:left="360"/>
        <w:jc w:val="both"/>
      </w:pPr>
      <w:r>
        <w:t xml:space="preserve">This request creates sub-properties in the ontology mentioned in the request URL. The properties for which sub-classes are to be added are listed in comma-delimited fashion in the request URL. </w:t>
      </w:r>
    </w:p>
    <w:p w14:paraId="26B124BB" w14:textId="77777777" w:rsidR="00720198" w:rsidRDefault="00720198" w:rsidP="007D193A">
      <w:pPr>
        <w:ind w:left="360"/>
      </w:pPr>
      <w:r>
        <w:t>Request:</w:t>
      </w:r>
    </w:p>
    <w:p w14:paraId="74DAE635" w14:textId="77777777" w:rsidR="00720198" w:rsidRPr="00C2678C" w:rsidRDefault="00720198" w:rsidP="007D193A">
      <w:pPr>
        <w:ind w:left="360"/>
        <w:rPr>
          <w:i/>
        </w:rPr>
      </w:pPr>
      <w:r w:rsidRPr="00C2678C">
        <w:rPr>
          <w:i/>
        </w:rPr>
        <w:t>Resource</w:t>
      </w:r>
    </w:p>
    <w:p w14:paraId="0CBE7C03" w14:textId="77777777" w:rsidR="00720198" w:rsidRDefault="00720198" w:rsidP="004562EF">
      <w:pPr>
        <w:ind w:left="360"/>
      </w:pPr>
      <w:r>
        <w:t>{</w:t>
      </w:r>
      <w:proofErr w:type="gramStart"/>
      <w:r>
        <w:t>ontologyName</w:t>
      </w:r>
      <w:proofErr w:type="gramEnd"/>
      <w:r>
        <w:t>}/</w:t>
      </w:r>
      <w:proofErr w:type="spellStart"/>
      <w:r>
        <w:t>subClassesOf</w:t>
      </w:r>
      <w:proofErr w:type="spellEnd"/>
      <w:r>
        <w:t>/&lt;comma separated classes&gt;</w:t>
      </w:r>
    </w:p>
    <w:p w14:paraId="02A84334" w14:textId="77777777" w:rsidR="00720198" w:rsidRPr="00C2678C" w:rsidRDefault="00720198" w:rsidP="004562EF">
      <w:pPr>
        <w:ind w:left="360"/>
        <w:rPr>
          <w:i/>
        </w:rPr>
      </w:pPr>
      <w:r w:rsidRPr="00C2678C">
        <w:rPr>
          <w:i/>
        </w:rPr>
        <w:t xml:space="preserve">Content Type: </w:t>
      </w:r>
    </w:p>
    <w:p w14:paraId="0C26D9A4" w14:textId="77777777" w:rsidR="00720198" w:rsidRDefault="00720198" w:rsidP="004562EF">
      <w:pPr>
        <w:ind w:left="360"/>
      </w:pPr>
      <w:proofErr w:type="gramStart"/>
      <w:r>
        <w:t>application</w:t>
      </w:r>
      <w:proofErr w:type="gramEnd"/>
      <w:r>
        <w:t>/xml</w:t>
      </w:r>
    </w:p>
    <w:p w14:paraId="49782173" w14:textId="77777777" w:rsidR="00720198" w:rsidRPr="00C2678C" w:rsidRDefault="00720198" w:rsidP="004562EF">
      <w:pPr>
        <w:ind w:left="360"/>
        <w:rPr>
          <w:i/>
        </w:rPr>
      </w:pPr>
      <w:r w:rsidRPr="00C2678C">
        <w:rPr>
          <w:i/>
        </w:rPr>
        <w:t>Body:</w:t>
      </w:r>
    </w:p>
    <w:p w14:paraId="20A82471" w14:textId="087F7F0C" w:rsidR="00720198" w:rsidRDefault="00720198" w:rsidP="004562EF">
      <w:pPr>
        <w:ind w:left="360"/>
        <w:jc w:val="both"/>
      </w:pPr>
      <w:r>
        <w:t>Information for each sub-</w:t>
      </w:r>
      <w:r w:rsidR="00F8337C">
        <w:t>property</w:t>
      </w:r>
      <w:r>
        <w:t xml:space="preserve"> that has to be created is provided as the request body in xml format as described below. For each </w:t>
      </w:r>
      <w:r w:rsidR="00F8337C">
        <w:t>property</w:t>
      </w:r>
      <w:r>
        <w:t xml:space="preserve"> mentioned in the URL, a </w:t>
      </w:r>
      <w:r w:rsidR="00F8337C">
        <w:t>Property</w:t>
      </w:r>
      <w:r>
        <w:t xml:space="preserve"> tag is required. Each </w:t>
      </w:r>
      <w:r w:rsidR="00F8337C">
        <w:t xml:space="preserve">property tag contains a list of </w:t>
      </w:r>
      <w:proofErr w:type="spellStart"/>
      <w:r w:rsidR="00F8337C">
        <w:t>SubProperty</w:t>
      </w:r>
      <w:proofErr w:type="spellEnd"/>
      <w:r w:rsidR="00F8337C">
        <w:t xml:space="preserve"> </w:t>
      </w:r>
      <w:r w:rsidR="00B859BF">
        <w:t>tag, which</w:t>
      </w:r>
      <w:r w:rsidR="00F8337C">
        <w:t xml:space="preserve"> </w:t>
      </w:r>
      <w:r>
        <w:t>describes the sub-class that has to be added to the ontology. If the</w:t>
      </w:r>
      <w:r w:rsidR="00F71429">
        <w:t xml:space="preserve"> Property mentioned in the </w:t>
      </w:r>
      <w:proofErr w:type="spellStart"/>
      <w:r w:rsidR="00F71429">
        <w:t>SubProperty</w:t>
      </w:r>
      <w:proofErr w:type="spellEnd"/>
      <w:r>
        <w:t xml:space="preserve"> tag is not present in the ontology, it will be added.</w:t>
      </w:r>
    </w:p>
    <w:p w14:paraId="6D8ACE47" w14:textId="023C05EA" w:rsidR="00720198" w:rsidRDefault="00720198" w:rsidP="00720198">
      <w:pPr>
        <w:pStyle w:val="NoSpacing"/>
        <w:pBdr>
          <w:top w:val="single" w:sz="4" w:space="1" w:color="auto"/>
          <w:left w:val="single" w:sz="4" w:space="4" w:color="auto"/>
          <w:bottom w:val="single" w:sz="4" w:space="1" w:color="auto"/>
          <w:right w:val="single" w:sz="4" w:space="4" w:color="auto"/>
        </w:pBdr>
      </w:pPr>
      <w:r w:rsidRPr="00A413D9">
        <w:t>&lt;</w:t>
      </w:r>
      <w:r w:rsidR="005C50E5">
        <w:t>Properties</w:t>
      </w:r>
      <w:r w:rsidRPr="00A413D9">
        <w:t>&gt;</w:t>
      </w:r>
    </w:p>
    <w:p w14:paraId="011861B9" w14:textId="7F12A1A0" w:rsidR="00720198" w:rsidRDefault="00720198" w:rsidP="00720198">
      <w:pPr>
        <w:pStyle w:val="NoSpacing"/>
        <w:pBdr>
          <w:top w:val="single" w:sz="4" w:space="1" w:color="auto"/>
          <w:left w:val="single" w:sz="4" w:space="4" w:color="auto"/>
          <w:bottom w:val="single" w:sz="4" w:space="1" w:color="auto"/>
          <w:right w:val="single" w:sz="4" w:space="4" w:color="auto"/>
        </w:pBdr>
        <w:rPr>
          <w:vertAlign w:val="superscript"/>
        </w:rPr>
      </w:pPr>
      <w:r>
        <w:tab/>
      </w:r>
      <w:r w:rsidR="005C50E5">
        <w:t>{&lt;Property name="Prop</w:t>
      </w:r>
      <w:r w:rsidRPr="00904B07">
        <w:t xml:space="preserve">1" uri= </w:t>
      </w:r>
      <w:hyperlink r:id="rId53" w:anchor="Prop1" w:history="1">
        <w:r w:rsidR="005C50E5" w:rsidRPr="00501E7F">
          <w:rPr>
            <w:rStyle w:val="Hyperlink"/>
          </w:rPr>
          <w:t>http://../..#Prop1</w:t>
        </w:r>
      </w:hyperlink>
      <w:r>
        <w:t>” /&gt;</w:t>
      </w:r>
    </w:p>
    <w:p w14:paraId="1F69A74A" w14:textId="77777777" w:rsidR="00720198"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3437463" w14:textId="1C1B8C81"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SubProperties</w:t>
      </w:r>
      <w:proofErr w:type="spellEnd"/>
      <w:r w:rsidR="00720198">
        <w:rPr>
          <w:rFonts w:ascii="Times New Roman" w:hAnsi="Times New Roman" w:cs="Times New Roman"/>
          <w:szCs w:val="24"/>
        </w:rPr>
        <w:t>&gt;</w:t>
      </w:r>
    </w:p>
    <w:p w14:paraId="3DD4C947" w14:textId="6C16DF15"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lastRenderedPageBreak/>
        <w:tab/>
      </w:r>
      <w:r>
        <w:rPr>
          <w:rFonts w:ascii="Times New Roman" w:hAnsi="Times New Roman" w:cs="Times New Roman"/>
          <w:szCs w:val="24"/>
        </w:rPr>
        <w:tab/>
        <w:t>{&lt;</w:t>
      </w:r>
      <w:proofErr w:type="spellStart"/>
      <w:r>
        <w:rPr>
          <w:rFonts w:ascii="Times New Roman" w:hAnsi="Times New Roman" w:cs="Times New Roman"/>
          <w:szCs w:val="24"/>
        </w:rPr>
        <w:t>SubProperty</w:t>
      </w:r>
      <w:proofErr w:type="spellEnd"/>
      <w:r>
        <w:rPr>
          <w:rFonts w:ascii="Times New Roman" w:hAnsi="Times New Roman" w:cs="Times New Roman"/>
          <w:szCs w:val="24"/>
        </w:rPr>
        <w:t xml:space="preserve"> name=”SuperProp</w:t>
      </w:r>
      <w:r w:rsidR="00720198">
        <w:rPr>
          <w:rFonts w:ascii="Times New Roman" w:hAnsi="Times New Roman" w:cs="Times New Roman"/>
          <w:szCs w:val="24"/>
        </w:rPr>
        <w:t>1” uri=”</w:t>
      </w:r>
      <w:hyperlink r:id="rId54" w:anchor="SuperProp1" w:history="1">
        <w:r w:rsidRPr="00501E7F">
          <w:rPr>
            <w:rStyle w:val="Hyperlink"/>
            <w:rFonts w:ascii="Times New Roman" w:hAnsi="Times New Roman" w:cs="Times New Roman"/>
            <w:szCs w:val="24"/>
            <w:u w:color="0000FF"/>
          </w:rPr>
          <w:t>http://../..#SuperProp1</w:t>
        </w:r>
      </w:hyperlink>
      <w:r w:rsidR="00720198">
        <w:rPr>
          <w:rFonts w:ascii="Times New Roman" w:hAnsi="Times New Roman" w:cs="Times New Roman"/>
          <w:szCs w:val="24"/>
        </w:rPr>
        <w:t xml:space="preserve">” /&gt;} </w:t>
      </w:r>
      <w:r w:rsidR="00720198">
        <w:rPr>
          <w:rFonts w:ascii="Times New Roman" w:hAnsi="Times New Roman" w:cs="Times New Roman"/>
          <w:szCs w:val="24"/>
          <w:vertAlign w:val="superscript"/>
        </w:rPr>
        <w:t>n</w:t>
      </w:r>
    </w:p>
    <w:p w14:paraId="273A79AE" w14:textId="77A19F3A"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C50E5">
        <w:rPr>
          <w:rFonts w:ascii="Times New Roman" w:hAnsi="Times New Roman" w:cs="Times New Roman"/>
          <w:szCs w:val="24"/>
        </w:rPr>
        <w:t>&lt;/</w:t>
      </w:r>
      <w:proofErr w:type="spellStart"/>
      <w:r w:rsidR="005C50E5">
        <w:rPr>
          <w:rFonts w:ascii="Times New Roman" w:hAnsi="Times New Roman" w:cs="Times New Roman"/>
          <w:szCs w:val="24"/>
        </w:rPr>
        <w:t>SubProperties</w:t>
      </w:r>
      <w:proofErr w:type="spellEnd"/>
      <w:r>
        <w:rPr>
          <w:rFonts w:ascii="Times New Roman" w:hAnsi="Times New Roman" w:cs="Times New Roman"/>
          <w:szCs w:val="24"/>
        </w:rPr>
        <w:t>&gt;</w:t>
      </w:r>
    </w:p>
    <w:p w14:paraId="095AD1F2" w14:textId="77777777"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C34DA32" w14:textId="0C6A890A"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720198">
        <w:rPr>
          <w:rFonts w:ascii="Times New Roman" w:hAnsi="Times New Roman" w:cs="Times New Roman"/>
          <w:szCs w:val="24"/>
        </w:rPr>
        <w:t xml:space="preserve">&gt;} </w:t>
      </w:r>
      <w:r w:rsidR="00720198" w:rsidRPr="003A2FF0">
        <w:rPr>
          <w:rFonts w:ascii="Times New Roman" w:hAnsi="Times New Roman" w:cs="Times New Roman"/>
          <w:szCs w:val="24"/>
          <w:vertAlign w:val="superscript"/>
        </w:rPr>
        <w:t>m</w:t>
      </w:r>
    </w:p>
    <w:p w14:paraId="12A3B397" w14:textId="27CFC4C5" w:rsidR="00720198" w:rsidRDefault="005C50E5" w:rsidP="00720198">
      <w:pPr>
        <w:pStyle w:val="NoSpacing"/>
        <w:pBdr>
          <w:top w:val="single" w:sz="4" w:space="1" w:color="auto"/>
          <w:left w:val="single" w:sz="4" w:space="4" w:color="auto"/>
          <w:bottom w:val="single" w:sz="4" w:space="1" w:color="auto"/>
          <w:right w:val="single" w:sz="4" w:space="4" w:color="auto"/>
        </w:pBdr>
      </w:pPr>
      <w:r>
        <w:t>&lt;/Properties</w:t>
      </w:r>
      <w:r w:rsidR="00720198" w:rsidRPr="00A413D9">
        <w:t>&gt;</w:t>
      </w:r>
    </w:p>
    <w:p w14:paraId="2D2D7269" w14:textId="74CFDE53" w:rsidR="00720198" w:rsidRDefault="00720198" w:rsidP="00720198">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2647A7">
        <w:t>properties</w:t>
      </w:r>
      <w:r>
        <w:t xml:space="preserve"> passed in the request URL.</w:t>
      </w:r>
    </w:p>
    <w:p w14:paraId="438AF5B8" w14:textId="77777777" w:rsidR="00720198" w:rsidRPr="00C2678C"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450169F0" w14:textId="77777777" w:rsidR="00720198" w:rsidRDefault="00720198" w:rsidP="00720198"/>
    <w:p w14:paraId="6249EAB6" w14:textId="77777777" w:rsidR="00720198" w:rsidRDefault="00720198" w:rsidP="004562EF">
      <w:pPr>
        <w:ind w:left="360"/>
      </w:pPr>
      <w:r>
        <w:t>Errors:</w:t>
      </w:r>
    </w:p>
    <w:p w14:paraId="48BE2FBE" w14:textId="0AEF0D38" w:rsidR="00720198" w:rsidRDefault="00857655" w:rsidP="00720198">
      <w:pPr>
        <w:pStyle w:val="ListParagraph"/>
        <w:numPr>
          <w:ilvl w:val="0"/>
          <w:numId w:val="7"/>
        </w:numPr>
      </w:pPr>
      <w:r>
        <w:t>Property</w:t>
      </w:r>
      <w:r w:rsidR="00720198">
        <w:t xml:space="preserve"> does not exist -&gt; 404 “ no such </w:t>
      </w:r>
      <w:r>
        <w:t>property</w:t>
      </w:r>
      <w:r w:rsidR="00720198">
        <w:t xml:space="preserve"> exist”</w:t>
      </w:r>
    </w:p>
    <w:p w14:paraId="433A6DE1" w14:textId="77777777" w:rsidR="00720198" w:rsidRDefault="00720198" w:rsidP="00720198">
      <w:pPr>
        <w:pStyle w:val="ListParagraph"/>
        <w:numPr>
          <w:ilvl w:val="0"/>
          <w:numId w:val="7"/>
        </w:numPr>
      </w:pPr>
      <w:r>
        <w:t>Ontology is not loaded -&gt; 404 “ requested ontology is not loaded”</w:t>
      </w:r>
    </w:p>
    <w:p w14:paraId="3396331F" w14:textId="77777777" w:rsidR="00720198" w:rsidRDefault="00720198" w:rsidP="00720198">
      <w:pPr>
        <w:pStyle w:val="ListParagraph"/>
        <w:numPr>
          <w:ilvl w:val="0"/>
          <w:numId w:val="7"/>
        </w:numPr>
      </w:pPr>
      <w:r>
        <w:t>Any other delimiter used instead of comma -&gt; 400</w:t>
      </w:r>
    </w:p>
    <w:p w14:paraId="28540E96" w14:textId="77777777" w:rsidR="004562EF" w:rsidRDefault="004562EF" w:rsidP="00720198"/>
    <w:p w14:paraId="0E9E718D" w14:textId="77777777" w:rsidR="004562EF" w:rsidRDefault="004562EF" w:rsidP="004562EF">
      <w:pPr>
        <w:ind w:left="900" w:hanging="360"/>
        <w:rPr>
          <w:b/>
        </w:rPr>
      </w:pPr>
    </w:p>
    <w:p w14:paraId="6F76D675" w14:textId="77777777" w:rsidR="004562EF" w:rsidRDefault="004562EF" w:rsidP="004562EF">
      <w:pPr>
        <w:ind w:left="900" w:hanging="360"/>
        <w:rPr>
          <w:b/>
        </w:rPr>
      </w:pPr>
    </w:p>
    <w:p w14:paraId="3D0E3519" w14:textId="77777777" w:rsidR="004562EF" w:rsidRDefault="004562EF" w:rsidP="004562EF">
      <w:pPr>
        <w:ind w:left="900" w:hanging="360"/>
        <w:rPr>
          <w:b/>
        </w:rPr>
      </w:pPr>
    </w:p>
    <w:p w14:paraId="5DA5689B" w14:textId="77777777" w:rsidR="004562EF" w:rsidRDefault="009152AA" w:rsidP="004562EF">
      <w:pPr>
        <w:ind w:left="450" w:hanging="90"/>
        <w:rPr>
          <w:b/>
        </w:rPr>
      </w:pPr>
      <w:r w:rsidRPr="005E1AA0">
        <w:rPr>
          <w:b/>
        </w:rPr>
        <w:t>PUT</w:t>
      </w:r>
    </w:p>
    <w:p w14:paraId="40A67A85" w14:textId="2DAADAF3" w:rsidR="009152AA" w:rsidRPr="004562EF" w:rsidRDefault="009152AA" w:rsidP="004562EF">
      <w:pPr>
        <w:ind w:left="360"/>
        <w:rPr>
          <w:b/>
        </w:rPr>
      </w:pPr>
      <w:r>
        <w:t>This requests, updates sub-properties of each property mentioned in the URL. Information for each property that has to be updated is passed as request body in xml format as described below.</w:t>
      </w:r>
    </w:p>
    <w:p w14:paraId="4DB717E8" w14:textId="77777777" w:rsidR="009152AA" w:rsidRDefault="009152AA" w:rsidP="004562EF">
      <w:pPr>
        <w:ind w:left="360"/>
      </w:pPr>
      <w:r>
        <w:t>Request:</w:t>
      </w:r>
    </w:p>
    <w:p w14:paraId="041D0616" w14:textId="77777777" w:rsidR="009152AA" w:rsidRPr="00C2678C" w:rsidRDefault="009152AA" w:rsidP="004562EF">
      <w:pPr>
        <w:ind w:left="360"/>
        <w:rPr>
          <w:i/>
        </w:rPr>
      </w:pPr>
      <w:r w:rsidRPr="00C2678C">
        <w:rPr>
          <w:i/>
        </w:rPr>
        <w:t>Resource</w:t>
      </w:r>
    </w:p>
    <w:p w14:paraId="687F358F" w14:textId="00D0730A" w:rsidR="009152AA" w:rsidRDefault="009152AA" w:rsidP="004562EF">
      <w:pPr>
        <w:ind w:left="360"/>
      </w:pPr>
      <w:r>
        <w:t>{</w:t>
      </w:r>
      <w:proofErr w:type="gramStart"/>
      <w:r>
        <w:t>ontologyName</w:t>
      </w:r>
      <w:proofErr w:type="gramEnd"/>
      <w:r>
        <w:t>}/</w:t>
      </w:r>
      <w:proofErr w:type="spellStart"/>
      <w:r>
        <w:t>subPropertiesOf</w:t>
      </w:r>
      <w:proofErr w:type="spellEnd"/>
      <w:r>
        <w:t>/&lt;comma separated properties&gt;</w:t>
      </w:r>
    </w:p>
    <w:p w14:paraId="7336984C" w14:textId="77777777" w:rsidR="009152AA" w:rsidRPr="00C2678C" w:rsidRDefault="009152AA" w:rsidP="004562EF">
      <w:pPr>
        <w:ind w:left="360"/>
        <w:rPr>
          <w:i/>
        </w:rPr>
      </w:pPr>
      <w:r w:rsidRPr="00C2678C">
        <w:rPr>
          <w:i/>
        </w:rPr>
        <w:t xml:space="preserve">Content Type: </w:t>
      </w:r>
    </w:p>
    <w:p w14:paraId="107D844A" w14:textId="77777777" w:rsidR="009152AA" w:rsidRDefault="009152AA" w:rsidP="004562EF">
      <w:pPr>
        <w:ind w:left="360"/>
      </w:pPr>
      <w:proofErr w:type="gramStart"/>
      <w:r>
        <w:t>application</w:t>
      </w:r>
      <w:proofErr w:type="gramEnd"/>
      <w:r>
        <w:t>/xml</w:t>
      </w:r>
    </w:p>
    <w:p w14:paraId="3A48B4EB" w14:textId="77777777" w:rsidR="009152AA" w:rsidRPr="00C2678C" w:rsidRDefault="009152AA" w:rsidP="004562EF">
      <w:pPr>
        <w:ind w:left="360"/>
        <w:rPr>
          <w:i/>
        </w:rPr>
      </w:pPr>
      <w:r w:rsidRPr="00C2678C">
        <w:rPr>
          <w:i/>
        </w:rPr>
        <w:t>Body:</w:t>
      </w:r>
    </w:p>
    <w:p w14:paraId="12517164" w14:textId="7CC0DFDA" w:rsidR="009152AA" w:rsidRDefault="009152AA" w:rsidP="004562EF">
      <w:pPr>
        <w:ind w:left="360"/>
        <w:jc w:val="both"/>
      </w:pPr>
      <w:r>
        <w:lastRenderedPageBreak/>
        <w:t>Infor</w:t>
      </w:r>
      <w:r w:rsidR="00E044A6">
        <w:t>mation for each sub-property</w:t>
      </w:r>
      <w:r>
        <w:t xml:space="preserve"> that has to be updated is provided as the </w:t>
      </w:r>
      <w:r w:rsidR="00E044A6">
        <w:t>request</w:t>
      </w:r>
      <w:r>
        <w:t xml:space="preserve"> body in xml format as described below. For each </w:t>
      </w:r>
      <w:r w:rsidR="00E044A6">
        <w:t>property</w:t>
      </w:r>
      <w:r>
        <w:t xml:space="preserve"> mentioned in the URL, a </w:t>
      </w:r>
      <w:r w:rsidR="00E044A6">
        <w:t>Property</w:t>
      </w:r>
      <w:r>
        <w:t xml:space="preserve"> tag is required. Each </w:t>
      </w:r>
      <w:r w:rsidR="00E044A6">
        <w:t xml:space="preserve">Property tag contains a list of </w:t>
      </w:r>
      <w:proofErr w:type="spellStart"/>
      <w:r w:rsidR="00E044A6">
        <w:t>SubProperty</w:t>
      </w:r>
      <w:proofErr w:type="spellEnd"/>
      <w:r w:rsidR="00E044A6">
        <w:t xml:space="preserve"> tag. The </w:t>
      </w:r>
      <w:proofErr w:type="spellStart"/>
      <w:r w:rsidR="00E044A6">
        <w:t>SubProperty</w:t>
      </w:r>
      <w:proofErr w:type="spellEnd"/>
      <w:r>
        <w:t xml:space="preserve"> tag describes the su</w:t>
      </w:r>
      <w:r w:rsidR="00E044A6">
        <w:t>b-property</w:t>
      </w:r>
      <w:r>
        <w:t xml:space="preserve"> that has to be updated and e</w:t>
      </w:r>
      <w:r w:rsidR="00E044A6">
        <w:t xml:space="preserve">ach </w:t>
      </w:r>
      <w:proofErr w:type="spellStart"/>
      <w:r w:rsidR="00E044A6">
        <w:t>SubProperty</w:t>
      </w:r>
      <w:proofErr w:type="spellEnd"/>
      <w:r>
        <w:t xml:space="preserve"> tag contains a</w:t>
      </w:r>
      <w:r w:rsidR="00E044A6">
        <w:t>n</w:t>
      </w:r>
      <w:r>
        <w:t xml:space="preserve"> Update tag mentioning the </w:t>
      </w:r>
      <w:r w:rsidR="00E044A6">
        <w:t>sub-Property</w:t>
      </w:r>
      <w:r>
        <w:t xml:space="preserve"> </w:t>
      </w:r>
      <w:r w:rsidR="005873D8">
        <w:t xml:space="preserve">with which this property has to be updated with. </w:t>
      </w:r>
      <w:r>
        <w:t xml:space="preserve">The Update tag should mention a </w:t>
      </w:r>
      <w:r w:rsidR="005873D8">
        <w:t>property</w:t>
      </w:r>
      <w:r>
        <w:t xml:space="preserve"> that is already present in the ontology, new </w:t>
      </w:r>
      <w:r w:rsidR="005873D8">
        <w:t>properties</w:t>
      </w:r>
      <w:r>
        <w:t xml:space="preserve"> will not be created.</w:t>
      </w:r>
    </w:p>
    <w:p w14:paraId="5977D0E2" w14:textId="25F0979A" w:rsidR="009152AA" w:rsidRDefault="009152AA" w:rsidP="009152AA">
      <w:pPr>
        <w:pStyle w:val="NoSpacing"/>
        <w:pBdr>
          <w:top w:val="single" w:sz="4" w:space="1" w:color="auto"/>
          <w:left w:val="single" w:sz="4" w:space="4" w:color="auto"/>
          <w:bottom w:val="single" w:sz="4" w:space="1" w:color="auto"/>
          <w:right w:val="single" w:sz="4" w:space="4" w:color="auto"/>
        </w:pBdr>
      </w:pPr>
      <w:r w:rsidRPr="00A413D9">
        <w:t>&lt;</w:t>
      </w:r>
      <w:r w:rsidR="0078247B">
        <w:t>Properties</w:t>
      </w:r>
      <w:r w:rsidRPr="00A413D9">
        <w:t>&gt;</w:t>
      </w:r>
    </w:p>
    <w:p w14:paraId="649559D9" w14:textId="6470AB3D" w:rsidR="009152AA" w:rsidRDefault="009152AA" w:rsidP="009152AA">
      <w:pPr>
        <w:pStyle w:val="NoSpacing"/>
        <w:pBdr>
          <w:top w:val="single" w:sz="4" w:space="1" w:color="auto"/>
          <w:left w:val="single" w:sz="4" w:space="4" w:color="auto"/>
          <w:bottom w:val="single" w:sz="4" w:space="1" w:color="auto"/>
          <w:right w:val="single" w:sz="4" w:space="4" w:color="auto"/>
        </w:pBdr>
        <w:rPr>
          <w:vertAlign w:val="superscript"/>
        </w:rPr>
      </w:pPr>
      <w:r>
        <w:tab/>
      </w:r>
      <w:r w:rsidR="0078247B">
        <w:t>{&lt;Property name="Prop</w:t>
      </w:r>
      <w:r w:rsidRPr="00904B07">
        <w:t xml:space="preserve">1" uri= </w:t>
      </w:r>
      <w:hyperlink r:id="rId55" w:anchor="Prop1" w:history="1">
        <w:r w:rsidR="0078247B" w:rsidRPr="00501E7F">
          <w:rPr>
            <w:rStyle w:val="Hyperlink"/>
          </w:rPr>
          <w:t>http://../..#Prop1</w:t>
        </w:r>
      </w:hyperlink>
      <w:r>
        <w:t>” /&gt;</w:t>
      </w:r>
    </w:p>
    <w:p w14:paraId="50A4BB50"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5AB2D1F7" w14:textId="5667AFAE"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w:t>
      </w:r>
      <w:proofErr w:type="spellStart"/>
      <w:r>
        <w:rPr>
          <w:rFonts w:ascii="Times New Roman" w:hAnsi="Times New Roman" w:cs="Times New Roman"/>
          <w:szCs w:val="24"/>
        </w:rPr>
        <w:t>SubProperties</w:t>
      </w:r>
      <w:proofErr w:type="spellEnd"/>
      <w:r w:rsidR="009152AA">
        <w:rPr>
          <w:rFonts w:ascii="Times New Roman" w:hAnsi="Times New Roman" w:cs="Times New Roman"/>
          <w:szCs w:val="24"/>
        </w:rPr>
        <w:t>&gt;</w:t>
      </w:r>
    </w:p>
    <w:p w14:paraId="192DCBC5" w14:textId="17B92A7B"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proofErr w:type="spellStart"/>
      <w:r>
        <w:rPr>
          <w:rFonts w:ascii="Times New Roman" w:hAnsi="Times New Roman" w:cs="Times New Roman"/>
          <w:szCs w:val="24"/>
        </w:rPr>
        <w:t>SubProperty</w:t>
      </w:r>
      <w:proofErr w:type="spellEnd"/>
      <w:r>
        <w:rPr>
          <w:rFonts w:ascii="Times New Roman" w:hAnsi="Times New Roman" w:cs="Times New Roman"/>
          <w:szCs w:val="24"/>
        </w:rPr>
        <w:t xml:space="preserve"> name=”SuperProp</w:t>
      </w:r>
      <w:r w:rsidR="009152AA">
        <w:rPr>
          <w:rFonts w:ascii="Times New Roman" w:hAnsi="Times New Roman" w:cs="Times New Roman"/>
          <w:szCs w:val="24"/>
        </w:rPr>
        <w:t>1” uri=”</w:t>
      </w:r>
      <w:hyperlink r:id="rId56" w:anchor="SuperProp1" w:history="1">
        <w:r w:rsidRPr="00501E7F">
          <w:rPr>
            <w:rStyle w:val="Hyperlink"/>
            <w:rFonts w:ascii="Times New Roman" w:hAnsi="Times New Roman" w:cs="Times New Roman"/>
            <w:szCs w:val="24"/>
            <w:u w:color="0000FF"/>
          </w:rPr>
          <w:t>http://../..#SuperProp1</w:t>
        </w:r>
      </w:hyperlink>
      <w:r w:rsidR="009152AA">
        <w:rPr>
          <w:rFonts w:ascii="Times New Roman" w:hAnsi="Times New Roman" w:cs="Times New Roman"/>
          <w:szCs w:val="24"/>
        </w:rPr>
        <w:t>” /&gt;</w:t>
      </w:r>
    </w:p>
    <w:p w14:paraId="0CEF12A5"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57"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4AAB01C2" w14:textId="07327683"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0051C">
        <w:rPr>
          <w:rFonts w:ascii="Times New Roman" w:hAnsi="Times New Roman" w:cs="Times New Roman"/>
          <w:szCs w:val="24"/>
        </w:rPr>
        <w:t xml:space="preserve">                      &lt;/</w:t>
      </w:r>
      <w:proofErr w:type="spellStart"/>
      <w:r w:rsidR="0030051C">
        <w:rPr>
          <w:rFonts w:ascii="Times New Roman" w:hAnsi="Times New Roman" w:cs="Times New Roman"/>
          <w:szCs w:val="24"/>
        </w:rPr>
        <w:t>SubProperty</w:t>
      </w:r>
      <w:proofErr w:type="spellEnd"/>
      <w:r>
        <w:rPr>
          <w:rFonts w:ascii="Times New Roman" w:hAnsi="Times New Roman" w:cs="Times New Roman"/>
          <w:szCs w:val="24"/>
        </w:rPr>
        <w:t xml:space="preserve">&gt;} </w:t>
      </w:r>
      <w:r>
        <w:rPr>
          <w:rFonts w:ascii="Times New Roman" w:hAnsi="Times New Roman" w:cs="Times New Roman"/>
          <w:szCs w:val="24"/>
          <w:vertAlign w:val="superscript"/>
        </w:rPr>
        <w:t>n</w:t>
      </w:r>
    </w:p>
    <w:p w14:paraId="1D6F43B3" w14:textId="3288179A"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0051C">
        <w:rPr>
          <w:rFonts w:ascii="Times New Roman" w:hAnsi="Times New Roman" w:cs="Times New Roman"/>
          <w:szCs w:val="24"/>
        </w:rPr>
        <w:t>&lt;/</w:t>
      </w:r>
      <w:proofErr w:type="spellStart"/>
      <w:r w:rsidR="0030051C">
        <w:rPr>
          <w:rFonts w:ascii="Times New Roman" w:hAnsi="Times New Roman" w:cs="Times New Roman"/>
          <w:szCs w:val="24"/>
        </w:rPr>
        <w:t>SubProperties</w:t>
      </w:r>
      <w:proofErr w:type="spellEnd"/>
      <w:r>
        <w:rPr>
          <w:rFonts w:ascii="Times New Roman" w:hAnsi="Times New Roman" w:cs="Times New Roman"/>
          <w:szCs w:val="24"/>
        </w:rPr>
        <w:t>&gt;</w:t>
      </w:r>
    </w:p>
    <w:p w14:paraId="5084E3CC" w14:textId="77777777"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523E4AD" w14:textId="18BA1589" w:rsidR="009152AA" w:rsidRDefault="0030051C"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9152AA">
        <w:rPr>
          <w:rFonts w:ascii="Times New Roman" w:hAnsi="Times New Roman" w:cs="Times New Roman"/>
          <w:szCs w:val="24"/>
        </w:rPr>
        <w:t xml:space="preserve">&gt;} </w:t>
      </w:r>
      <w:r w:rsidR="009152AA" w:rsidRPr="003A2FF0">
        <w:rPr>
          <w:rFonts w:ascii="Times New Roman" w:hAnsi="Times New Roman" w:cs="Times New Roman"/>
          <w:szCs w:val="24"/>
          <w:vertAlign w:val="superscript"/>
        </w:rPr>
        <w:t>m</w:t>
      </w:r>
    </w:p>
    <w:p w14:paraId="1D0872FA" w14:textId="5B32D24F" w:rsidR="009152AA" w:rsidRDefault="0030051C" w:rsidP="009152AA">
      <w:pPr>
        <w:pStyle w:val="NoSpacing"/>
        <w:pBdr>
          <w:top w:val="single" w:sz="4" w:space="1" w:color="auto"/>
          <w:left w:val="single" w:sz="4" w:space="4" w:color="auto"/>
          <w:bottom w:val="single" w:sz="4" w:space="1" w:color="auto"/>
          <w:right w:val="single" w:sz="4" w:space="4" w:color="auto"/>
        </w:pBdr>
      </w:pPr>
      <w:r>
        <w:t>&lt;/Properties</w:t>
      </w:r>
      <w:r w:rsidR="009152AA" w:rsidRPr="00A413D9">
        <w:t>&gt;</w:t>
      </w:r>
    </w:p>
    <w:p w14:paraId="682FA826" w14:textId="42A4A02C" w:rsidR="009152AA" w:rsidRDefault="009152AA" w:rsidP="009152AA">
      <w:pPr>
        <w:pStyle w:val="NoSpacing"/>
        <w:pBdr>
          <w:top w:val="single" w:sz="4" w:space="1" w:color="auto"/>
          <w:left w:val="single" w:sz="4" w:space="4" w:color="auto"/>
          <w:bottom w:val="single" w:sz="4" w:space="1" w:color="auto"/>
          <w:right w:val="single" w:sz="4" w:space="4" w:color="auto"/>
        </w:pBdr>
      </w:pPr>
      <w:proofErr w:type="gramStart"/>
      <w:r>
        <w:t>m</w:t>
      </w:r>
      <w:proofErr w:type="gramEnd"/>
      <w:r>
        <w:t xml:space="preserve">: Number of </w:t>
      </w:r>
      <w:r w:rsidR="00247719">
        <w:t>properties</w:t>
      </w:r>
      <w:r>
        <w:t xml:space="preserve"> passed in the request URL.</w:t>
      </w:r>
    </w:p>
    <w:p w14:paraId="0752B703" w14:textId="77777777" w:rsidR="009152AA" w:rsidRPr="00C2678C"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B43B593" w14:textId="77777777" w:rsidR="009152AA" w:rsidRDefault="009152AA" w:rsidP="009152AA"/>
    <w:p w14:paraId="3F9986D1" w14:textId="77777777" w:rsidR="009152AA" w:rsidRDefault="009152AA" w:rsidP="00D24AE8">
      <w:pPr>
        <w:ind w:left="360"/>
      </w:pPr>
      <w:r>
        <w:t>Errors:</w:t>
      </w:r>
    </w:p>
    <w:p w14:paraId="7FD5E586" w14:textId="0E871E4E" w:rsidR="009152AA" w:rsidRDefault="00247719" w:rsidP="009152AA">
      <w:pPr>
        <w:pStyle w:val="ListParagraph"/>
        <w:numPr>
          <w:ilvl w:val="0"/>
          <w:numId w:val="7"/>
        </w:numPr>
      </w:pPr>
      <w:r>
        <w:t>Property</w:t>
      </w:r>
      <w:r w:rsidR="009152AA">
        <w:t xml:space="preserve"> does not exist -&gt; 404 “ no such </w:t>
      </w:r>
      <w:r>
        <w:t>property</w:t>
      </w:r>
      <w:r w:rsidR="009152AA">
        <w:t xml:space="preserve"> exist”</w:t>
      </w:r>
    </w:p>
    <w:p w14:paraId="4BD35192" w14:textId="6C972412" w:rsidR="009152AA" w:rsidRDefault="00247719" w:rsidP="009152AA">
      <w:pPr>
        <w:pStyle w:val="ListParagraph"/>
        <w:numPr>
          <w:ilvl w:val="0"/>
          <w:numId w:val="7"/>
        </w:numPr>
      </w:pPr>
      <w:r>
        <w:t>Sub-Property</w:t>
      </w:r>
      <w:r w:rsidR="009152AA">
        <w:t xml:space="preserve"> does not</w:t>
      </w:r>
      <w:r>
        <w:t xml:space="preserve"> exist -&gt; 404 “no such sub-property</w:t>
      </w:r>
      <w:r w:rsidR="009152AA">
        <w:t xml:space="preserve"> exist”</w:t>
      </w:r>
    </w:p>
    <w:p w14:paraId="04ED2CAD" w14:textId="77777777" w:rsidR="009152AA" w:rsidRDefault="009152AA" w:rsidP="009152AA">
      <w:pPr>
        <w:pStyle w:val="ListParagraph"/>
        <w:numPr>
          <w:ilvl w:val="0"/>
          <w:numId w:val="7"/>
        </w:numPr>
      </w:pPr>
      <w:r>
        <w:t>Ontology is not loaded -&gt; 404 “ requested ontology is not loaded”</w:t>
      </w:r>
    </w:p>
    <w:p w14:paraId="19D7AC23" w14:textId="77777777" w:rsidR="009152AA" w:rsidRDefault="009152AA" w:rsidP="009152AA">
      <w:pPr>
        <w:pStyle w:val="ListParagraph"/>
        <w:numPr>
          <w:ilvl w:val="0"/>
          <w:numId w:val="7"/>
        </w:numPr>
      </w:pPr>
      <w:r>
        <w:t>Any other delimiter used instead of comma -&gt; 400</w:t>
      </w:r>
    </w:p>
    <w:p w14:paraId="01F3728A" w14:textId="77777777" w:rsidR="009152AA" w:rsidRDefault="009152AA" w:rsidP="009152AA"/>
    <w:p w14:paraId="737DD7F8" w14:textId="77777777" w:rsidR="009152AA" w:rsidRPr="005E1AA0" w:rsidRDefault="009152AA" w:rsidP="009152AA">
      <w:pPr>
        <w:rPr>
          <w:b/>
        </w:rPr>
      </w:pPr>
    </w:p>
    <w:p w14:paraId="3DD33C02" w14:textId="77777777" w:rsidR="009152AA" w:rsidRPr="00A41C35" w:rsidRDefault="009152AA" w:rsidP="00090259">
      <w:pPr>
        <w:ind w:left="360"/>
        <w:rPr>
          <w:b/>
        </w:rPr>
      </w:pPr>
      <w:r w:rsidRPr="00A41C35">
        <w:rPr>
          <w:b/>
        </w:rPr>
        <w:t>DELETE</w:t>
      </w:r>
    </w:p>
    <w:p w14:paraId="6BB1ED51" w14:textId="477B7A47" w:rsidR="009152AA" w:rsidRDefault="009152AA" w:rsidP="00090259">
      <w:pPr>
        <w:ind w:left="360"/>
      </w:pPr>
      <w:r>
        <w:lastRenderedPageBreak/>
        <w:t>This</w:t>
      </w:r>
      <w:r w:rsidR="0070723C">
        <w:t xml:space="preserve"> request removes the sub-properties</w:t>
      </w:r>
      <w:r>
        <w:t xml:space="preserve"> of the </w:t>
      </w:r>
      <w:r w:rsidR="0070723C">
        <w:t>properties</w:t>
      </w:r>
      <w:r>
        <w:t xml:space="preserve"> mentioned in the URL from the ontology. </w:t>
      </w:r>
    </w:p>
    <w:p w14:paraId="23EA3F67" w14:textId="77777777" w:rsidR="009152AA" w:rsidRDefault="009152AA" w:rsidP="00090259">
      <w:pPr>
        <w:ind w:left="360"/>
      </w:pPr>
      <w:r>
        <w:t>Request:</w:t>
      </w:r>
    </w:p>
    <w:p w14:paraId="6C8F195F" w14:textId="77777777" w:rsidR="009152AA" w:rsidRPr="00C2678C" w:rsidRDefault="009152AA" w:rsidP="00090259">
      <w:pPr>
        <w:ind w:left="360"/>
        <w:rPr>
          <w:i/>
        </w:rPr>
      </w:pPr>
      <w:r w:rsidRPr="00C2678C">
        <w:rPr>
          <w:i/>
        </w:rPr>
        <w:t>Resource</w:t>
      </w:r>
    </w:p>
    <w:p w14:paraId="48CD523D" w14:textId="2F18C605" w:rsidR="009152AA" w:rsidRDefault="0070210D" w:rsidP="00090259">
      <w:pPr>
        <w:ind w:left="360"/>
      </w:pPr>
      <w:r>
        <w:t>/</w:t>
      </w:r>
      <w:proofErr w:type="spellStart"/>
      <w:r>
        <w:t>subPropertisOf</w:t>
      </w:r>
      <w:proofErr w:type="spellEnd"/>
      <w:r w:rsidR="009152AA">
        <w:t>/&lt;comma separated names of classes&gt;</w:t>
      </w:r>
    </w:p>
    <w:p w14:paraId="53DC95E3" w14:textId="77777777" w:rsidR="00B36D6A" w:rsidRDefault="00B36D6A" w:rsidP="007503F6">
      <w:pPr>
        <w:pStyle w:val="ListParagraph"/>
        <w:ind w:left="450"/>
      </w:pPr>
    </w:p>
    <w:p w14:paraId="501EF592" w14:textId="4305B97F" w:rsidR="00ED0494" w:rsidRDefault="00A458A1" w:rsidP="0052031D">
      <w:pPr>
        <w:pStyle w:val="ListParagraph"/>
        <w:ind w:left="0"/>
      </w:pPr>
      <w:r>
        <w:t>4.3 Navigation</w:t>
      </w:r>
      <w:r w:rsidR="0052031D">
        <w:t xml:space="preserve"> Service</w:t>
      </w:r>
    </w:p>
    <w:p w14:paraId="7A5B29F8" w14:textId="20B0E9E0" w:rsidR="00EE78FB" w:rsidRDefault="00EE78FB" w:rsidP="0052031D">
      <w:pPr>
        <w:pStyle w:val="ListParagraph"/>
        <w:ind w:left="0"/>
      </w:pPr>
      <w:r>
        <w:t xml:space="preserve">This service provides an interface to navigate from one class or instance of </w:t>
      </w:r>
      <w:r w:rsidR="00132C54">
        <w:t>ontology</w:t>
      </w:r>
      <w:r>
        <w:t xml:space="preserve"> to another class or</w:t>
      </w:r>
      <w:r w:rsidR="00132C54">
        <w:t xml:space="preserve"> instance along the properties. The client application provides the path query in form of a RESTful URI. Following is the query syntax for invoking this service and brief explanation about how it works.</w:t>
      </w:r>
    </w:p>
    <w:p w14:paraId="31058987" w14:textId="165AD401" w:rsidR="0052031D" w:rsidRPr="0052031D" w:rsidRDefault="006B3AB9" w:rsidP="0052031D">
      <w:pPr>
        <w:rPr>
          <w:color w:val="1A1A1A"/>
        </w:rPr>
      </w:pPr>
      <w:r w:rsidRPr="0052031D">
        <w:t>Query</w:t>
      </w:r>
      <w:r w:rsidR="0052031D" w:rsidRPr="0052031D">
        <w:t xml:space="preserve"> syntax:</w:t>
      </w:r>
    </w:p>
    <w:p w14:paraId="3C79D6E3" w14:textId="50BFF4BD" w:rsidR="0052031D" w:rsidRPr="0052031D" w:rsidRDefault="0052031D" w:rsidP="0052031D">
      <w:proofErr w:type="gramStart"/>
      <w:r w:rsidRPr="0052031D">
        <w:t>navigate</w:t>
      </w:r>
      <w:proofErr w:type="gramEnd"/>
      <w:r w:rsidRPr="0052031D">
        <w:t>/{ont</w:t>
      </w:r>
      <w:r w:rsidR="005523CE">
        <w:t>ology</w:t>
      </w:r>
      <w:r w:rsidRPr="0052031D">
        <w:t>Name}</w:t>
      </w:r>
      <w:r w:rsidR="005523CE">
        <w:t>/</w:t>
      </w:r>
      <w:r w:rsidRPr="0052031D">
        <w:rPr>
          <w:b/>
          <w:bCs/>
        </w:rPr>
        <w:t>class/{</w:t>
      </w:r>
      <w:proofErr w:type="spellStart"/>
      <w:r w:rsidRPr="0052031D">
        <w:rPr>
          <w:b/>
          <w:bCs/>
        </w:rPr>
        <w:t>className</w:t>
      </w:r>
      <w:proofErr w:type="spellEnd"/>
      <w:r w:rsidRPr="0052031D">
        <w:rPr>
          <w:b/>
          <w:bCs/>
        </w:rPr>
        <w:t>}/{property}+</w:t>
      </w:r>
    </w:p>
    <w:p w14:paraId="602084E7" w14:textId="6F1CD78A" w:rsidR="0052031D" w:rsidRDefault="0052031D" w:rsidP="0052031D">
      <w:proofErr w:type="gramStart"/>
      <w:r w:rsidRPr="0052031D">
        <w:t>navigate</w:t>
      </w:r>
      <w:proofErr w:type="gramEnd"/>
      <w:r w:rsidRPr="0052031D">
        <w:rPr>
          <w:b/>
          <w:bCs/>
        </w:rPr>
        <w:t>/</w:t>
      </w:r>
      <w:r w:rsidRPr="0052031D">
        <w:t>{ont</w:t>
      </w:r>
      <w:r w:rsidR="005523CE">
        <w:t>ology</w:t>
      </w:r>
      <w:r w:rsidRPr="0052031D">
        <w:t>Name}/</w:t>
      </w:r>
      <w:r w:rsidRPr="0052031D">
        <w:rPr>
          <w:b/>
          <w:bCs/>
        </w:rPr>
        <w:t>individual/{</w:t>
      </w:r>
      <w:proofErr w:type="spellStart"/>
      <w:r w:rsidRPr="0052031D">
        <w:rPr>
          <w:b/>
          <w:bCs/>
        </w:rPr>
        <w:t>ind</w:t>
      </w:r>
      <w:r w:rsidR="005523CE">
        <w:rPr>
          <w:b/>
          <w:bCs/>
        </w:rPr>
        <w:t>ividual</w:t>
      </w:r>
      <w:r w:rsidRPr="0052031D">
        <w:rPr>
          <w:b/>
          <w:bCs/>
        </w:rPr>
        <w:t>Name</w:t>
      </w:r>
      <w:proofErr w:type="spellEnd"/>
      <w:r w:rsidRPr="0052031D">
        <w:rPr>
          <w:b/>
          <w:bCs/>
        </w:rPr>
        <w:t>}/{property}</w:t>
      </w:r>
    </w:p>
    <w:p w14:paraId="611C3F3C" w14:textId="77777777" w:rsidR="00301F5C" w:rsidRPr="00301F5C" w:rsidRDefault="00301F5C" w:rsidP="0052031D"/>
    <w:p w14:paraId="5A977772" w14:textId="4085C404" w:rsidR="0052031D" w:rsidRPr="0052031D" w:rsidRDefault="0052031D" w:rsidP="0052031D">
      <w:pPr>
        <w:rPr>
          <w:color w:val="1A1A1A"/>
        </w:rPr>
      </w:pPr>
      <w:r w:rsidRPr="0052031D">
        <w:t>{</w:t>
      </w:r>
      <w:proofErr w:type="spellStart"/>
      <w:proofErr w:type="gramStart"/>
      <w:r w:rsidRPr="0052031D">
        <w:t>className</w:t>
      </w:r>
      <w:proofErr w:type="spellEnd"/>
      <w:proofErr w:type="gramEnd"/>
      <w:r w:rsidRPr="0052031D">
        <w:t>}/{</w:t>
      </w:r>
      <w:proofErr w:type="spellStart"/>
      <w:r w:rsidRPr="0052031D">
        <w:t>ind</w:t>
      </w:r>
      <w:r w:rsidR="005523CE">
        <w:t>ividual</w:t>
      </w:r>
      <w:r w:rsidRPr="0052031D">
        <w:t>Name</w:t>
      </w:r>
      <w:proofErr w:type="spellEnd"/>
      <w:r w:rsidRPr="0052031D">
        <w:t>} provides us the starting point for navigation. We than go on navigating th</w:t>
      </w:r>
      <w:r w:rsidR="00F16FF7">
        <w:t>rough the ontology according</w:t>
      </w:r>
      <w:r w:rsidRPr="0052031D">
        <w:t xml:space="preserve"> the </w:t>
      </w:r>
      <w:r w:rsidRPr="0052031D">
        <w:rPr>
          <w:b/>
          <w:bCs/>
        </w:rPr>
        <w:t>paths</w:t>
      </w:r>
      <w:r w:rsidRPr="0052031D">
        <w:t xml:space="preserve"> specified by the associations/properties in the query path.</w:t>
      </w:r>
    </w:p>
    <w:p w14:paraId="7FCE2EF8" w14:textId="77777777" w:rsidR="0052031D" w:rsidRPr="0052031D" w:rsidRDefault="0052031D" w:rsidP="0052031D">
      <w:pPr>
        <w:rPr>
          <w:color w:val="1A1A1A"/>
        </w:rPr>
      </w:pPr>
    </w:p>
    <w:p w14:paraId="52B8C618" w14:textId="06167CE2" w:rsidR="0052031D" w:rsidRPr="0052031D" w:rsidRDefault="0052031D" w:rsidP="0052031D">
      <w:pPr>
        <w:rPr>
          <w:color w:val="1A1A1A"/>
        </w:rPr>
      </w:pPr>
      <w:r w:rsidRPr="0052031D">
        <w:t xml:space="preserve">How does it </w:t>
      </w:r>
      <w:r w:rsidR="00856603" w:rsidRPr="0052031D">
        <w:t>work?</w:t>
      </w:r>
    </w:p>
    <w:p w14:paraId="7B205EE6" w14:textId="29BDFF79" w:rsidR="0052031D" w:rsidRDefault="0052031D" w:rsidP="0052031D">
      <w:r w:rsidRPr="0052031D">
        <w:t>We start with one class/</w:t>
      </w:r>
      <w:r w:rsidR="00F16FF7" w:rsidRPr="0052031D">
        <w:t>individual, which</w:t>
      </w:r>
      <w:r w:rsidRPr="0052031D">
        <w:t xml:space="preserve"> is our starting point. We navigate using the first property mentioned to all the classes associated with our starting point class and we collect them. Then we apply the second property mentioned in the path query on each of the class from the </w:t>
      </w:r>
      <w:r w:rsidRPr="0052031D">
        <w:lastRenderedPageBreak/>
        <w:t>resulting from the first query. To make things more clear consider an example from the pizza ontology.</w:t>
      </w:r>
    </w:p>
    <w:p w14:paraId="566664E8" w14:textId="77777777" w:rsidR="0052031D" w:rsidRPr="0052031D" w:rsidRDefault="0052031D" w:rsidP="0052031D">
      <w:pPr>
        <w:rPr>
          <w:color w:val="1A1A1A"/>
        </w:rPr>
      </w:pPr>
    </w:p>
    <w:p w14:paraId="39CB19D8" w14:textId="676986D4" w:rsidR="0052031D" w:rsidRDefault="0052031D" w:rsidP="0052031D">
      <w:pPr>
        <w:rPr>
          <w:b/>
          <w:bCs/>
        </w:rPr>
      </w:pPr>
      <w:r w:rsidRPr="0052031D">
        <w:rPr>
          <w:b/>
          <w:bCs/>
        </w:rPr>
        <w:t xml:space="preserve"> </w:t>
      </w:r>
      <w:proofErr w:type="gramStart"/>
      <w:r w:rsidRPr="0052031D">
        <w:rPr>
          <w:b/>
          <w:bCs/>
        </w:rPr>
        <w:t>navigate</w:t>
      </w:r>
      <w:proofErr w:type="gramEnd"/>
      <w:r w:rsidRPr="0052031D">
        <w:rPr>
          <w:b/>
          <w:bCs/>
        </w:rPr>
        <w:t>/pizza/class/</w:t>
      </w:r>
      <w:proofErr w:type="spellStart"/>
      <w:r w:rsidRPr="0052031D">
        <w:rPr>
          <w:b/>
          <w:bCs/>
        </w:rPr>
        <w:t>AmericanPizza</w:t>
      </w:r>
      <w:proofErr w:type="spellEnd"/>
      <w:r w:rsidRPr="0052031D">
        <w:rPr>
          <w:b/>
          <w:bCs/>
        </w:rPr>
        <w:t>/</w:t>
      </w:r>
      <w:proofErr w:type="spellStart"/>
      <w:r w:rsidRPr="0052031D">
        <w:rPr>
          <w:b/>
          <w:bCs/>
        </w:rPr>
        <w:t>hasTopping</w:t>
      </w:r>
      <w:proofErr w:type="spellEnd"/>
      <w:r w:rsidRPr="0052031D">
        <w:rPr>
          <w:b/>
          <w:bCs/>
        </w:rPr>
        <w:t>/</w:t>
      </w:r>
      <w:proofErr w:type="spellStart"/>
      <w:r w:rsidRPr="0052031D">
        <w:rPr>
          <w:b/>
          <w:bCs/>
        </w:rPr>
        <w:t>hasSpeciness</w:t>
      </w:r>
      <w:proofErr w:type="spellEnd"/>
      <w:r w:rsidRPr="0052031D">
        <w:rPr>
          <w:b/>
          <w:bCs/>
        </w:rPr>
        <w:t>/</w:t>
      </w:r>
    </w:p>
    <w:p w14:paraId="3139F5B8" w14:textId="77777777" w:rsidR="0052031D" w:rsidRPr="0052031D" w:rsidRDefault="0052031D" w:rsidP="0052031D">
      <w:pPr>
        <w:rPr>
          <w:color w:val="1A1A1A"/>
        </w:rPr>
      </w:pPr>
    </w:p>
    <w:p w14:paraId="3FAB448B" w14:textId="77777777" w:rsidR="0052031D" w:rsidRPr="0052031D" w:rsidRDefault="0052031D" w:rsidP="0052031D">
      <w:pPr>
        <w:rPr>
          <w:color w:val="1A1A1A"/>
        </w:rPr>
      </w:pPr>
      <w:r w:rsidRPr="0052031D">
        <w:t xml:space="preserve">We first locate the </w:t>
      </w:r>
      <w:proofErr w:type="spellStart"/>
      <w:r w:rsidRPr="0052031D">
        <w:t>AmericanPizza</w:t>
      </w:r>
      <w:proofErr w:type="spellEnd"/>
      <w:r w:rsidRPr="0052031D">
        <w:t xml:space="preserve"> in the pizza ontology.</w:t>
      </w:r>
    </w:p>
    <w:p w14:paraId="28715081" w14:textId="77777777" w:rsidR="0052031D" w:rsidRPr="0052031D" w:rsidRDefault="0052031D" w:rsidP="0052031D">
      <w:pPr>
        <w:rPr>
          <w:color w:val="1A1A1A"/>
        </w:rPr>
      </w:pPr>
      <w:r w:rsidRPr="0052031D">
        <w:t xml:space="preserve">Then we use the first property mentioned in the path query, which is </w:t>
      </w:r>
      <w:proofErr w:type="spellStart"/>
      <w:r w:rsidRPr="0052031D">
        <w:t>hasTopping</w:t>
      </w:r>
      <w:proofErr w:type="spellEnd"/>
      <w:r w:rsidRPr="0052031D">
        <w:t xml:space="preserve"> in this example.</w:t>
      </w:r>
    </w:p>
    <w:p w14:paraId="1E2A2DB2" w14:textId="77777777" w:rsidR="0052031D" w:rsidRPr="0052031D" w:rsidRDefault="0052031D" w:rsidP="0052031D">
      <w:pPr>
        <w:rPr>
          <w:color w:val="1A1A1A"/>
        </w:rPr>
      </w:pPr>
      <w:r w:rsidRPr="0052031D">
        <w:t xml:space="preserve">We get all the classes that are associated to </w:t>
      </w:r>
      <w:proofErr w:type="spellStart"/>
      <w:r w:rsidRPr="0052031D">
        <w:t>AmericanPizza</w:t>
      </w:r>
      <w:proofErr w:type="spellEnd"/>
      <w:r w:rsidRPr="0052031D">
        <w:t xml:space="preserve"> using the property </w:t>
      </w:r>
      <w:proofErr w:type="spellStart"/>
      <w:r w:rsidRPr="0052031D">
        <w:t>hasTopping</w:t>
      </w:r>
      <w:proofErr w:type="spellEnd"/>
    </w:p>
    <w:p w14:paraId="5327CE6B" w14:textId="77777777" w:rsidR="0052031D" w:rsidRPr="0052031D" w:rsidRDefault="0052031D" w:rsidP="0052031D">
      <w:pPr>
        <w:rPr>
          <w:color w:val="1A1A1A"/>
        </w:rPr>
      </w:pPr>
    </w:p>
    <w:p w14:paraId="3926C706" w14:textId="77777777" w:rsidR="0052031D" w:rsidRPr="0052031D" w:rsidRDefault="0052031D" w:rsidP="0052031D">
      <w:pPr>
        <w:rPr>
          <w:color w:val="1A1A1A"/>
        </w:rPr>
      </w:pPr>
      <w:proofErr w:type="spellStart"/>
      <w:r w:rsidRPr="0052031D">
        <w:rPr>
          <w:b/>
          <w:bCs/>
        </w:rPr>
        <w:t>AmericanPizza</w:t>
      </w:r>
      <w:proofErr w:type="spellEnd"/>
      <w:r w:rsidRPr="0052031D">
        <w:rPr>
          <w:b/>
          <w:bCs/>
        </w:rPr>
        <w:t>/</w:t>
      </w:r>
      <w:proofErr w:type="spellStart"/>
      <w:r w:rsidRPr="0052031D">
        <w:rPr>
          <w:b/>
          <w:bCs/>
        </w:rPr>
        <w:t>hasTopping</w:t>
      </w:r>
      <w:proofErr w:type="spellEnd"/>
      <w:r w:rsidRPr="0052031D">
        <w:rPr>
          <w:b/>
          <w:bCs/>
        </w:rPr>
        <w:t>/ =&gt; [</w:t>
      </w:r>
      <w:proofErr w:type="spellStart"/>
      <w:r w:rsidRPr="0052031D">
        <w:rPr>
          <w:b/>
          <w:bCs/>
        </w:rPr>
        <w:t>PeperoniTopping</w:t>
      </w:r>
      <w:proofErr w:type="spellEnd"/>
      <w:r w:rsidRPr="0052031D">
        <w:rPr>
          <w:b/>
          <w:bCs/>
        </w:rPr>
        <w:t xml:space="preserve">, </w:t>
      </w:r>
      <w:proofErr w:type="spellStart"/>
      <w:r w:rsidRPr="0052031D">
        <w:rPr>
          <w:b/>
          <w:bCs/>
        </w:rPr>
        <w:t>MozerellaTopping</w:t>
      </w:r>
      <w:proofErr w:type="spellEnd"/>
      <w:r w:rsidRPr="0052031D">
        <w:rPr>
          <w:b/>
          <w:bCs/>
        </w:rPr>
        <w:t>]</w:t>
      </w:r>
    </w:p>
    <w:p w14:paraId="1FADF717" w14:textId="77777777" w:rsidR="0052031D" w:rsidRPr="0052031D" w:rsidRDefault="0052031D" w:rsidP="0052031D">
      <w:pPr>
        <w:rPr>
          <w:color w:val="1A1A1A"/>
        </w:rPr>
      </w:pPr>
    </w:p>
    <w:p w14:paraId="6FECF2E3" w14:textId="77777777" w:rsidR="0052031D" w:rsidRPr="0052031D" w:rsidRDefault="0052031D" w:rsidP="0052031D">
      <w:pPr>
        <w:rPr>
          <w:color w:val="1A1A1A"/>
        </w:rPr>
      </w:pPr>
      <w:r w:rsidRPr="0052031D">
        <w:t xml:space="preserve">In this case we get </w:t>
      </w:r>
      <w:proofErr w:type="spellStart"/>
      <w:r w:rsidRPr="0052031D">
        <w:t>PeperoniTopping</w:t>
      </w:r>
      <w:proofErr w:type="spellEnd"/>
      <w:r w:rsidRPr="0052031D">
        <w:t xml:space="preserve"> and </w:t>
      </w:r>
      <w:proofErr w:type="spellStart"/>
      <w:r w:rsidRPr="0052031D">
        <w:t>MozerellaTopping</w:t>
      </w:r>
      <w:proofErr w:type="spellEnd"/>
      <w:r w:rsidRPr="0052031D">
        <w:t xml:space="preserve"> classes associated to </w:t>
      </w:r>
      <w:proofErr w:type="spellStart"/>
      <w:r w:rsidRPr="0052031D">
        <w:t>AmericanPizza</w:t>
      </w:r>
      <w:proofErr w:type="spellEnd"/>
      <w:r w:rsidRPr="0052031D">
        <w:t xml:space="preserve"> using the property </w:t>
      </w:r>
      <w:proofErr w:type="spellStart"/>
      <w:r w:rsidRPr="0052031D">
        <w:t>hasTopping</w:t>
      </w:r>
      <w:proofErr w:type="spellEnd"/>
      <w:r w:rsidRPr="0052031D">
        <w:t>.</w:t>
      </w:r>
    </w:p>
    <w:p w14:paraId="702EDDE1" w14:textId="77777777" w:rsidR="0052031D" w:rsidRPr="0052031D" w:rsidRDefault="0052031D" w:rsidP="0052031D">
      <w:pPr>
        <w:rPr>
          <w:color w:val="1A1A1A"/>
        </w:rPr>
      </w:pPr>
      <w:r w:rsidRPr="0052031D">
        <w:t>We then apply the second property in the path query (</w:t>
      </w:r>
      <w:proofErr w:type="spellStart"/>
      <w:r w:rsidRPr="0052031D">
        <w:t>hasSpeciness</w:t>
      </w:r>
      <w:proofErr w:type="spellEnd"/>
      <w:r w:rsidRPr="0052031D">
        <w:t xml:space="preserve">) on each </w:t>
      </w:r>
      <w:proofErr w:type="spellStart"/>
      <w:r w:rsidRPr="0052031D">
        <w:t>PerperoniTopping</w:t>
      </w:r>
      <w:proofErr w:type="spellEnd"/>
      <w:r w:rsidRPr="0052031D">
        <w:t xml:space="preserve"> and </w:t>
      </w:r>
      <w:proofErr w:type="spellStart"/>
      <w:r w:rsidRPr="0052031D">
        <w:t>MozerellaTopping</w:t>
      </w:r>
      <w:proofErr w:type="spellEnd"/>
      <w:r w:rsidRPr="0052031D">
        <w:t>.</w:t>
      </w:r>
    </w:p>
    <w:p w14:paraId="510304D6" w14:textId="77777777" w:rsidR="0052031D" w:rsidRPr="0052031D" w:rsidRDefault="0052031D" w:rsidP="0052031D">
      <w:pPr>
        <w:rPr>
          <w:color w:val="1A1A1A"/>
        </w:rPr>
      </w:pPr>
    </w:p>
    <w:p w14:paraId="7BDD6892" w14:textId="77777777" w:rsidR="0052031D" w:rsidRPr="0052031D" w:rsidRDefault="0052031D" w:rsidP="0052031D">
      <w:pPr>
        <w:rPr>
          <w:color w:val="1A1A1A"/>
        </w:rPr>
      </w:pPr>
      <w:r w:rsidRPr="0052031D">
        <w:rPr>
          <w:b/>
          <w:bCs/>
        </w:rPr>
        <w:t xml:space="preserve">[Peperoni, </w:t>
      </w:r>
      <w:proofErr w:type="spellStart"/>
      <w:r w:rsidRPr="0052031D">
        <w:rPr>
          <w:b/>
          <w:bCs/>
        </w:rPr>
        <w:t>Mozerella</w:t>
      </w:r>
      <w:proofErr w:type="spellEnd"/>
      <w:r w:rsidRPr="0052031D">
        <w:rPr>
          <w:b/>
          <w:bCs/>
        </w:rPr>
        <w:t>]/</w:t>
      </w:r>
      <w:proofErr w:type="spellStart"/>
      <w:r w:rsidRPr="0052031D">
        <w:rPr>
          <w:b/>
          <w:bCs/>
        </w:rPr>
        <w:t>hasSpiceness</w:t>
      </w:r>
      <w:proofErr w:type="spellEnd"/>
      <w:r w:rsidRPr="0052031D">
        <w:rPr>
          <w:b/>
          <w:bCs/>
        </w:rPr>
        <w:t xml:space="preserve"> =&gt; [Mild, Medium]</w:t>
      </w:r>
    </w:p>
    <w:p w14:paraId="78019947" w14:textId="77777777" w:rsidR="0052031D" w:rsidRPr="0052031D" w:rsidRDefault="0052031D" w:rsidP="0052031D">
      <w:pPr>
        <w:rPr>
          <w:color w:val="1A1A1A"/>
        </w:rPr>
      </w:pPr>
    </w:p>
    <w:p w14:paraId="4EBFB07D" w14:textId="17945ABB" w:rsidR="00ED0494" w:rsidRDefault="0052031D" w:rsidP="0052031D">
      <w:r w:rsidRPr="0052031D">
        <w:t xml:space="preserve">So the output of the navigational query is </w:t>
      </w:r>
      <w:r w:rsidRPr="0052031D">
        <w:rPr>
          <w:b/>
          <w:bCs/>
        </w:rPr>
        <w:t>[Mild, Medium]</w:t>
      </w:r>
      <w:r w:rsidRPr="0052031D">
        <w:t xml:space="preserve"> and it is returned to the user.</w:t>
      </w:r>
    </w:p>
    <w:p w14:paraId="7329F343" w14:textId="0E856274" w:rsidR="00CC30B3" w:rsidRPr="00B20B36" w:rsidRDefault="00CC30B3" w:rsidP="00CC30B3">
      <w:pPr>
        <w:rPr>
          <w:rFonts w:cstheme="minorHAnsi"/>
          <w:color w:val="1A1A1A"/>
          <w:szCs w:val="24"/>
        </w:rPr>
      </w:pPr>
      <w:r w:rsidRPr="00CC30B3">
        <w:t xml:space="preserve">In short, we start with one class (starting point) and th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w:t>
      </w:r>
      <w:r w:rsidRPr="00CC30B3">
        <w:lastRenderedPageBreak/>
        <w:t>one occurs first</w:t>
      </w:r>
      <w:r w:rsidRPr="00B20B36">
        <w:rPr>
          <w:rFonts w:cstheme="minorHAnsi"/>
          <w:szCs w:val="24"/>
        </w:rPr>
        <w:t>.  </w:t>
      </w:r>
      <w:r w:rsidR="00B20B36" w:rsidRPr="00B20B36">
        <w:rPr>
          <w:rFonts w:cstheme="minorHAnsi"/>
          <w:szCs w:val="24"/>
        </w:rPr>
        <w:t xml:space="preserve">Apart from properties user can also specify relations like </w:t>
      </w:r>
      <w:proofErr w:type="spellStart"/>
      <w:r w:rsidR="00B20B36" w:rsidRPr="00B20B36">
        <w:rPr>
          <w:rFonts w:cstheme="minorHAnsi"/>
          <w:szCs w:val="24"/>
        </w:rPr>
        <w:t>subClassOf</w:t>
      </w:r>
      <w:proofErr w:type="spellEnd"/>
      <w:r w:rsidR="00B20B36" w:rsidRPr="00B20B36">
        <w:rPr>
          <w:rFonts w:cstheme="minorHAnsi"/>
          <w:szCs w:val="24"/>
        </w:rPr>
        <w:t xml:space="preserve">, </w:t>
      </w:r>
      <w:proofErr w:type="spellStart"/>
      <w:r w:rsidR="00B20B36" w:rsidRPr="00B20B36">
        <w:rPr>
          <w:rFonts w:cstheme="minorHAnsi"/>
          <w:szCs w:val="24"/>
        </w:rPr>
        <w:t>superClassOf</w:t>
      </w:r>
      <w:proofErr w:type="spellEnd"/>
      <w:r w:rsidR="00B20B36" w:rsidRPr="00B20B36">
        <w:rPr>
          <w:rFonts w:cstheme="minorHAnsi"/>
          <w:szCs w:val="24"/>
        </w:rPr>
        <w:t xml:space="preserve">, </w:t>
      </w:r>
      <w:proofErr w:type="spellStart"/>
      <w:r w:rsidR="00B20B36" w:rsidRPr="00B20B36">
        <w:rPr>
          <w:rFonts w:cstheme="minorHAnsi"/>
          <w:szCs w:val="24"/>
        </w:rPr>
        <w:t>instancesOf</w:t>
      </w:r>
      <w:proofErr w:type="spellEnd"/>
      <w:r w:rsidR="00B20B36" w:rsidRPr="00B20B36">
        <w:rPr>
          <w:rFonts w:cstheme="minorHAnsi"/>
          <w:szCs w:val="24"/>
        </w:rPr>
        <w:t xml:space="preserve">, </w:t>
      </w:r>
      <w:proofErr w:type="spellStart"/>
      <w:r w:rsidR="00B20B36" w:rsidRPr="00B20B36">
        <w:rPr>
          <w:rFonts w:cstheme="minorHAnsi"/>
          <w:szCs w:val="24"/>
        </w:rPr>
        <w:t>equivalntClasses</w:t>
      </w:r>
      <w:proofErr w:type="spellEnd"/>
      <w:r w:rsidR="00B20B36" w:rsidRPr="00B20B36">
        <w:rPr>
          <w:rFonts w:cstheme="minorHAnsi"/>
          <w:szCs w:val="24"/>
        </w:rPr>
        <w:t xml:space="preserve">, </w:t>
      </w:r>
      <w:proofErr w:type="spellStart"/>
      <w:r w:rsidR="00B20B36" w:rsidRPr="00B20B36">
        <w:rPr>
          <w:rFonts w:cstheme="minorHAnsi"/>
          <w:szCs w:val="24"/>
        </w:rPr>
        <w:t>disjointClasses</w:t>
      </w:r>
      <w:proofErr w:type="spellEnd"/>
      <w:r w:rsidR="00B20B36" w:rsidRPr="00B20B36">
        <w:rPr>
          <w:rFonts w:cstheme="minorHAnsi"/>
          <w:szCs w:val="24"/>
        </w:rPr>
        <w:t xml:space="preserve">, </w:t>
      </w:r>
      <w:proofErr w:type="spellStart"/>
      <w:proofErr w:type="gramStart"/>
      <w:r w:rsidR="00B20B36" w:rsidRPr="00B20B36">
        <w:rPr>
          <w:rFonts w:cstheme="minorHAnsi"/>
          <w:szCs w:val="24"/>
        </w:rPr>
        <w:t>complementClasses</w:t>
      </w:r>
      <w:proofErr w:type="spellEnd"/>
      <w:proofErr w:type="gramEnd"/>
      <w:r w:rsidR="00B20B36" w:rsidRPr="00B20B36">
        <w:rPr>
          <w:rFonts w:cstheme="minorHAnsi"/>
          <w:szCs w:val="24"/>
        </w:rPr>
        <w:t>.</w:t>
      </w:r>
      <w:r w:rsidR="0049744D">
        <w:rPr>
          <w:rFonts w:cstheme="minorHAnsi"/>
          <w:szCs w:val="24"/>
        </w:rPr>
        <w:t xml:space="preserve"> Please </w:t>
      </w:r>
    </w:p>
    <w:p w14:paraId="2AE28C12" w14:textId="1135768F" w:rsidR="00ED0494" w:rsidRDefault="0052031D" w:rsidP="0075504D">
      <w:pPr>
        <w:pStyle w:val="ListParagraph"/>
        <w:pBdr>
          <w:top w:val="single" w:sz="4" w:space="1" w:color="auto"/>
          <w:left w:val="single" w:sz="4" w:space="16" w:color="auto"/>
          <w:bottom w:val="single" w:sz="4" w:space="0" w:color="auto"/>
          <w:right w:val="single" w:sz="4" w:space="0" w:color="auto"/>
        </w:pBdr>
      </w:pPr>
      <w:r w:rsidRPr="0052031D">
        <w:rPr>
          <w:noProof/>
        </w:rPr>
        <w:drawing>
          <wp:inline distT="0" distB="0" distL="0" distR="0" wp14:anchorId="4B120797" wp14:editId="5D3BCD9B">
            <wp:extent cx="38481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58">
                      <a:extLst>
                        <a:ext uri="{28A0092B-C50C-407E-A947-70E740481C1C}">
                          <a14:useLocalDpi xmlns:a14="http://schemas.microsoft.com/office/drawing/2010/main" val="0"/>
                        </a:ext>
                      </a:extLst>
                    </a:blip>
                    <a:srcRect l="-1" t="1" r="-7067" b="-2532"/>
                    <a:stretch/>
                  </pic:blipFill>
                  <pic:spPr bwMode="auto">
                    <a:xfrm>
                      <a:off x="0" y="0"/>
                      <a:ext cx="3849183" cy="4115958"/>
                    </a:xfrm>
                    <a:prstGeom prst="rect">
                      <a:avLst/>
                    </a:prstGeom>
                    <a:ln>
                      <a:noFill/>
                    </a:ln>
                    <a:extLst>
                      <a:ext uri="{53640926-AAD7-44d8-BBD7-CCE9431645EC}">
                        <a14:shadowObscured xmlns:a14="http://schemas.microsoft.com/office/drawing/2010/main"/>
                      </a:ext>
                    </a:extLst>
                  </pic:spPr>
                </pic:pic>
              </a:graphicData>
            </a:graphic>
          </wp:inline>
        </w:drawing>
      </w:r>
    </w:p>
    <w:p w14:paraId="50244E27" w14:textId="27B621A5" w:rsidR="00ED0494" w:rsidRDefault="00ED0494" w:rsidP="007503F6">
      <w:pPr>
        <w:pStyle w:val="ListParagraph"/>
        <w:ind w:left="450"/>
      </w:pPr>
    </w:p>
    <w:p w14:paraId="1BD7102D" w14:textId="77777777" w:rsidR="00ED0494" w:rsidRDefault="00ED0494" w:rsidP="007503F6">
      <w:pPr>
        <w:pStyle w:val="ListParagraph"/>
        <w:ind w:left="450"/>
      </w:pPr>
    </w:p>
    <w:p w14:paraId="2494584E" w14:textId="77777777" w:rsidR="00ED0494" w:rsidRDefault="00ED0494" w:rsidP="007503F6">
      <w:pPr>
        <w:pStyle w:val="ListParagraph"/>
        <w:ind w:left="450"/>
      </w:pPr>
    </w:p>
    <w:p w14:paraId="6A0C6686" w14:textId="77777777" w:rsidR="00ED0494" w:rsidRDefault="00ED0494" w:rsidP="007503F6">
      <w:pPr>
        <w:pStyle w:val="ListParagraph"/>
        <w:ind w:left="450"/>
      </w:pPr>
    </w:p>
    <w:p w14:paraId="03C6D9AA" w14:textId="6B7A91B9" w:rsidR="0052031D" w:rsidRDefault="0049744D" w:rsidP="0049744D">
      <w:pPr>
        <w:pStyle w:val="ListParagraph"/>
        <w:ind w:left="0"/>
      </w:pPr>
      <w:r>
        <w:t>4.4 SPARQL Query Service</w:t>
      </w:r>
    </w:p>
    <w:p w14:paraId="145D887F" w14:textId="634A2B54" w:rsidR="0049744D" w:rsidRDefault="0049744D" w:rsidP="0049744D">
      <w:pPr>
        <w:pStyle w:val="ListParagraph"/>
        <w:ind w:left="0"/>
      </w:pPr>
      <w:r>
        <w:t xml:space="preserve">This module provides an interface for the client application to execute a SPARQL query. </w:t>
      </w:r>
    </w:p>
    <w:p w14:paraId="2F6D2263" w14:textId="3C8DDA8D" w:rsidR="0049744D" w:rsidRDefault="0049744D" w:rsidP="0049744D">
      <w:pPr>
        <w:pStyle w:val="ListParagraph"/>
        <w:ind w:left="0"/>
      </w:pPr>
      <w:r>
        <w:t>The URI template to invoke this service is</w:t>
      </w:r>
    </w:p>
    <w:p w14:paraId="08CD06E3" w14:textId="049C095B" w:rsidR="0049744D" w:rsidRDefault="0049744D" w:rsidP="0049744D">
      <w:pPr>
        <w:pStyle w:val="ListParagraph"/>
        <w:ind w:left="0"/>
      </w:pPr>
      <w:proofErr w:type="spellStart"/>
      <w:proofErr w:type="gramStart"/>
      <w:r>
        <w:t>sparql</w:t>
      </w:r>
      <w:proofErr w:type="spellEnd"/>
      <w:proofErr w:type="gramEnd"/>
      <w:r w:rsidR="00F72228">
        <w:t>/{ontologyName}</w:t>
      </w:r>
    </w:p>
    <w:p w14:paraId="6DD0F6E1" w14:textId="3CD903FD" w:rsidR="00F72228" w:rsidRDefault="00F72228" w:rsidP="0049744D">
      <w:pPr>
        <w:pStyle w:val="ListParagraph"/>
        <w:ind w:left="0"/>
      </w:pPr>
      <w:r>
        <w:t>Where the {ontologyName} is the ontology that the user wants to query.</w:t>
      </w:r>
    </w:p>
    <w:p w14:paraId="711FA606" w14:textId="0A3F55CD" w:rsidR="00F72228" w:rsidRDefault="00F72228" w:rsidP="0049744D">
      <w:pPr>
        <w:pStyle w:val="ListParagraph"/>
        <w:ind w:left="0"/>
      </w:pPr>
      <w:r>
        <w:lastRenderedPageBreak/>
        <w:t>Follow</w:t>
      </w:r>
      <w:r w:rsidR="00674BA2">
        <w:t>ing are the HTTP operations that this service supports</w:t>
      </w:r>
    </w:p>
    <w:p w14:paraId="00925E7B" w14:textId="7BC74B99" w:rsidR="00674BA2" w:rsidRPr="008763E8" w:rsidRDefault="00674BA2" w:rsidP="0049744D">
      <w:pPr>
        <w:pStyle w:val="ListParagraph"/>
        <w:ind w:left="0"/>
        <w:rPr>
          <w:b/>
        </w:rPr>
      </w:pPr>
      <w:r w:rsidRPr="008763E8">
        <w:rPr>
          <w:b/>
        </w:rPr>
        <w:t>POST</w:t>
      </w:r>
    </w:p>
    <w:p w14:paraId="31E6BC01" w14:textId="191996BD" w:rsidR="00674BA2" w:rsidRDefault="00674BA2" w:rsidP="0049744D">
      <w:pPr>
        <w:pStyle w:val="ListParagraph"/>
        <w:ind w:left="0"/>
      </w:pPr>
      <w:r>
        <w:t>This service accepts a SPARQL query in form the request body encoded in XML. The XML format to invoke this service is explained below.</w:t>
      </w:r>
    </w:p>
    <w:p w14:paraId="72F74040" w14:textId="1268C180" w:rsidR="008E18C2" w:rsidRDefault="008E18C2" w:rsidP="0049744D">
      <w:pPr>
        <w:pStyle w:val="ListParagraph"/>
        <w:ind w:left="0"/>
      </w:pPr>
      <w:r>
        <w:t>Request</w:t>
      </w:r>
    </w:p>
    <w:p w14:paraId="152A76BB" w14:textId="13923A4D" w:rsidR="00674BA2" w:rsidRPr="008E18C2" w:rsidRDefault="00674BA2" w:rsidP="0049744D">
      <w:pPr>
        <w:pStyle w:val="ListParagraph"/>
        <w:ind w:left="0"/>
        <w:rPr>
          <w:i/>
        </w:rPr>
      </w:pPr>
      <w:r w:rsidRPr="008E18C2">
        <w:rPr>
          <w:i/>
        </w:rPr>
        <w:t>Resource</w:t>
      </w:r>
    </w:p>
    <w:p w14:paraId="05B889FC" w14:textId="41DF12BB" w:rsidR="00674BA2" w:rsidRDefault="00674BA2" w:rsidP="0049744D">
      <w:pPr>
        <w:pStyle w:val="ListParagraph"/>
        <w:ind w:left="0"/>
      </w:pPr>
      <w:proofErr w:type="spellStart"/>
      <w:proofErr w:type="gramStart"/>
      <w:r>
        <w:t>sparql</w:t>
      </w:r>
      <w:proofErr w:type="spellEnd"/>
      <w:proofErr w:type="gramEnd"/>
      <w:r>
        <w:t>/{ontologyName}</w:t>
      </w:r>
    </w:p>
    <w:p w14:paraId="25DE75EA" w14:textId="56D5C99F" w:rsidR="00674BA2" w:rsidRPr="00F202B6" w:rsidRDefault="00674BA2" w:rsidP="0049744D">
      <w:pPr>
        <w:pStyle w:val="ListParagraph"/>
        <w:ind w:left="0"/>
        <w:rPr>
          <w:i/>
        </w:rPr>
      </w:pPr>
      <w:r w:rsidRPr="00F202B6">
        <w:rPr>
          <w:i/>
        </w:rPr>
        <w:t>Content Type</w:t>
      </w:r>
    </w:p>
    <w:p w14:paraId="625E4DA6" w14:textId="12C9C533" w:rsidR="00674BA2" w:rsidRDefault="00674BA2" w:rsidP="0049744D">
      <w:pPr>
        <w:pStyle w:val="ListParagraph"/>
        <w:ind w:left="0"/>
      </w:pPr>
      <w:proofErr w:type="gramStart"/>
      <w:r>
        <w:t>application</w:t>
      </w:r>
      <w:proofErr w:type="gramEnd"/>
      <w:r>
        <w:t>/XML</w:t>
      </w:r>
    </w:p>
    <w:p w14:paraId="1F07742A" w14:textId="77777777" w:rsidR="00674BA2" w:rsidRDefault="00674BA2" w:rsidP="00674BA2">
      <w:pPr>
        <w:tabs>
          <w:tab w:val="left" w:pos="450"/>
        </w:tabs>
      </w:pPr>
      <w:r w:rsidRPr="00C2678C">
        <w:rPr>
          <w:i/>
        </w:rPr>
        <w:t>Body</w:t>
      </w:r>
      <w:r>
        <w:t xml:space="preserve">: </w:t>
      </w:r>
    </w:p>
    <w:p w14:paraId="742B8AE0" w14:textId="457BB4ED" w:rsidR="005258B3" w:rsidRDefault="005258B3" w:rsidP="00674BA2">
      <w:pPr>
        <w:tabs>
          <w:tab w:val="left" w:pos="450"/>
        </w:tabs>
      </w:pPr>
      <w:r>
        <w:t>The request has to be encoded in XML as follows. The SPARQL query is enclosed within Query tags.</w:t>
      </w:r>
    </w:p>
    <w:p w14:paraId="2E693F24" w14:textId="66303178"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673941F3" w14:textId="12CD9721" w:rsidR="00674BA2" w:rsidRDefault="00674BA2"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r>
      <w:proofErr w:type="gramStart"/>
      <w:r w:rsidR="005258B3">
        <w:t>{ SPARQL</w:t>
      </w:r>
      <w:proofErr w:type="gramEnd"/>
      <w:r w:rsidR="005258B3">
        <w:t xml:space="preserve"> Query }</w:t>
      </w:r>
    </w:p>
    <w:p w14:paraId="1AA3F606" w14:textId="6DA96C2B"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3670C377" w14:textId="77777777" w:rsidR="00674BA2" w:rsidRDefault="00674BA2" w:rsidP="0049744D">
      <w:pPr>
        <w:pStyle w:val="ListParagraph"/>
        <w:ind w:left="0"/>
      </w:pPr>
    </w:p>
    <w:p w14:paraId="3ACB4708" w14:textId="57EB21FA" w:rsidR="00674BA2" w:rsidRDefault="005258B3" w:rsidP="0049744D">
      <w:pPr>
        <w:pStyle w:val="ListParagraph"/>
        <w:ind w:left="0"/>
      </w:pPr>
      <w:r>
        <w:t>Response</w:t>
      </w:r>
    </w:p>
    <w:p w14:paraId="35D8C42F" w14:textId="5A75AE9B" w:rsidR="005258B3" w:rsidRPr="00F202B6" w:rsidRDefault="008763E8" w:rsidP="0049744D">
      <w:pPr>
        <w:pStyle w:val="ListParagraph"/>
        <w:ind w:left="0"/>
        <w:rPr>
          <w:i/>
        </w:rPr>
      </w:pPr>
      <w:r w:rsidRPr="00F202B6">
        <w:rPr>
          <w:i/>
        </w:rPr>
        <w:t>Content t</w:t>
      </w:r>
      <w:r w:rsidR="005258B3" w:rsidRPr="00F202B6">
        <w:rPr>
          <w:i/>
        </w:rPr>
        <w:t>ype</w:t>
      </w:r>
    </w:p>
    <w:p w14:paraId="72836B07" w14:textId="0EDB84A2" w:rsidR="005258B3" w:rsidRDefault="008763E8" w:rsidP="0049744D">
      <w:pPr>
        <w:pStyle w:val="ListParagraph"/>
        <w:ind w:left="0"/>
      </w:pPr>
      <w:proofErr w:type="gramStart"/>
      <w:r>
        <w:t>a</w:t>
      </w:r>
      <w:r w:rsidR="005258B3">
        <w:t>pplication</w:t>
      </w:r>
      <w:proofErr w:type="gramEnd"/>
      <w:r w:rsidR="005258B3">
        <w:t>/XML</w:t>
      </w:r>
    </w:p>
    <w:p w14:paraId="1393D90A" w14:textId="057D8EFF" w:rsidR="005258B3" w:rsidRPr="00F202B6" w:rsidRDefault="00F202B6" w:rsidP="0049744D">
      <w:pPr>
        <w:pStyle w:val="ListParagraph"/>
        <w:ind w:left="0"/>
        <w:rPr>
          <w:i/>
        </w:rPr>
      </w:pPr>
      <w:r w:rsidRPr="00F202B6">
        <w:rPr>
          <w:i/>
        </w:rPr>
        <w:t>Body</w:t>
      </w:r>
    </w:p>
    <w:p w14:paraId="6BDC9CDB" w14:textId="3E54956E" w:rsidR="005258B3" w:rsidRDefault="005258B3" w:rsidP="0049744D">
      <w:pPr>
        <w:pStyle w:val="ListParagraph"/>
        <w:ind w:left="0"/>
      </w:pPr>
      <w:r>
        <w:t xml:space="preserve">The response returned to the </w:t>
      </w:r>
      <w:r w:rsidR="002F4784">
        <w:t xml:space="preserve">client is encoded in XML and is in following format. The Result tag has two attributes. The id attribute notifies the client application the unique identifier for the result set produced by the execution of the query requested. The timeout attribute notifies the client application for how much time the result set will be cached on the server. The client </w:t>
      </w:r>
      <w:r w:rsidR="002F4784">
        <w:lastRenderedPageBreak/>
        <w:t xml:space="preserve">application will have to make a GET request passing the identifier within the </w:t>
      </w:r>
      <w:r w:rsidR="00D22CB8">
        <w:t>timeout time to get the result from the server. The time mentioned by the timeout attribute is in seconds.</w:t>
      </w:r>
    </w:p>
    <w:p w14:paraId="7BB6966A" w14:textId="77777777" w:rsidR="005C4F9D" w:rsidRDefault="005C4F9D" w:rsidP="0049744D">
      <w:pPr>
        <w:pStyle w:val="ListParagraph"/>
        <w:ind w:left="0"/>
      </w:pPr>
    </w:p>
    <w:p w14:paraId="45C8C853" w14:textId="0757E178"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proofErr w:type="spellStart"/>
      <w:r>
        <w:t>ResultSet</w:t>
      </w:r>
      <w:proofErr w:type="spellEnd"/>
      <w:r w:rsidRPr="00A413D9">
        <w:t>&gt;</w:t>
      </w:r>
    </w:p>
    <w:p w14:paraId="42B9E002" w14:textId="0FA29937" w:rsidR="005258B3" w:rsidRDefault="005258B3"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t>&lt;Result id=”xyz” timeout=”180” /&gt;</w:t>
      </w:r>
    </w:p>
    <w:p w14:paraId="6FD38DFB" w14:textId="517170DD"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proofErr w:type="spellStart"/>
      <w:r>
        <w:t>ResultSet</w:t>
      </w:r>
      <w:proofErr w:type="spellEnd"/>
      <w:r w:rsidRPr="00A413D9">
        <w:t>&gt;</w:t>
      </w:r>
    </w:p>
    <w:p w14:paraId="774F94C4" w14:textId="77777777" w:rsidR="005258B3" w:rsidRDefault="005258B3" w:rsidP="0049744D">
      <w:pPr>
        <w:pStyle w:val="ListParagraph"/>
        <w:ind w:left="0"/>
      </w:pPr>
    </w:p>
    <w:p w14:paraId="7E98F258" w14:textId="77777777" w:rsidR="0052031D" w:rsidRDefault="0052031D" w:rsidP="007503F6">
      <w:pPr>
        <w:pStyle w:val="ListParagraph"/>
        <w:ind w:left="450"/>
      </w:pPr>
    </w:p>
    <w:p w14:paraId="62D6598D" w14:textId="77C715D3" w:rsidR="00ED0494" w:rsidRPr="004C2740" w:rsidRDefault="00B824C1" w:rsidP="00B824C1">
      <w:pPr>
        <w:rPr>
          <w:b/>
        </w:rPr>
      </w:pPr>
      <w:r w:rsidRPr="004C2740">
        <w:rPr>
          <w:b/>
        </w:rPr>
        <w:t>GET</w:t>
      </w:r>
    </w:p>
    <w:p w14:paraId="3E51E9F8" w14:textId="184AA4B2" w:rsidR="00B824C1" w:rsidRDefault="00B824C1" w:rsidP="00B824C1">
      <w:r>
        <w:t xml:space="preserve">This service provides an interface for the client application to retrieve the result set of </w:t>
      </w:r>
      <w:proofErr w:type="gramStart"/>
      <w:r>
        <w:t>a</w:t>
      </w:r>
      <w:proofErr w:type="gramEnd"/>
      <w:r>
        <w:t xml:space="preserve"> earlier SPARQL query executed. The client application provides a unique identifier to identify the result set along with the format in which it wants the result set.</w:t>
      </w:r>
    </w:p>
    <w:p w14:paraId="2307A80F" w14:textId="48548100" w:rsidR="00B824C1" w:rsidRDefault="00B824C1" w:rsidP="00B824C1">
      <w:r>
        <w:t>Request</w:t>
      </w:r>
    </w:p>
    <w:p w14:paraId="2B9D3059" w14:textId="44EEB8E8" w:rsidR="00B824C1" w:rsidRPr="004C2740" w:rsidRDefault="00B824C1" w:rsidP="00B824C1">
      <w:pPr>
        <w:rPr>
          <w:i/>
        </w:rPr>
      </w:pPr>
      <w:r w:rsidRPr="004C2740">
        <w:rPr>
          <w:i/>
        </w:rPr>
        <w:t>Resource</w:t>
      </w:r>
    </w:p>
    <w:p w14:paraId="6CE5BF74" w14:textId="0DECC720" w:rsidR="00B824C1" w:rsidRDefault="00B824C1" w:rsidP="00B824C1">
      <w:proofErr w:type="spellStart"/>
      <w:proofErr w:type="gramStart"/>
      <w:r>
        <w:t>sparql</w:t>
      </w:r>
      <w:proofErr w:type="spellEnd"/>
      <w:proofErr w:type="gramEnd"/>
      <w:r>
        <w:t>/{ontologyName}/</w:t>
      </w:r>
      <w:r w:rsidR="00CD263C">
        <w:fldChar w:fldCharType="begin"/>
      </w:r>
      <w:r w:rsidR="007E252E">
        <w:instrText xml:space="preserve"> ADDIN EN.CITE &lt;EndNote&gt;&lt;Cite ExcludeYear="1"&gt;&lt;Author&gt;id&lt;/Author&gt;&lt;RecNum&gt;3&lt;/RecNum&gt;&lt;DisplayText&gt;[5]&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CD263C">
        <w:fldChar w:fldCharType="separate"/>
      </w:r>
      <w:r w:rsidR="007E252E">
        <w:rPr>
          <w:noProof/>
        </w:rPr>
        <w:t>[</w:t>
      </w:r>
      <w:hyperlink w:anchor="_ENREF_5" w:tooltip="McBride, 2002 #3" w:history="1">
        <w:r w:rsidR="007E252E">
          <w:rPr>
            <w:noProof/>
          </w:rPr>
          <w:t>5</w:t>
        </w:r>
      </w:hyperlink>
      <w:r w:rsidR="007E252E">
        <w:rPr>
          <w:noProof/>
        </w:rPr>
        <w:t>]</w:t>
      </w:r>
      <w:r w:rsidR="00CD263C">
        <w:fldChar w:fldCharType="end"/>
      </w:r>
      <w:r>
        <w:t>/{format}</w:t>
      </w:r>
    </w:p>
    <w:p w14:paraId="70570E99" w14:textId="35DFC152" w:rsidR="00AA3188" w:rsidRDefault="00AA3188" w:rsidP="00B824C1">
      <w:r>
        <w:t>Response</w:t>
      </w:r>
    </w:p>
    <w:p w14:paraId="56D7F506" w14:textId="64082DF8" w:rsidR="00AA3188" w:rsidRDefault="00AA3188" w:rsidP="00B824C1">
      <w:r>
        <w:t>The response provided by this service depends upon the format the client application passed in the request URL.</w:t>
      </w:r>
    </w:p>
    <w:p w14:paraId="543653A8" w14:textId="77777777" w:rsidR="00ED0494" w:rsidRDefault="00ED0494" w:rsidP="007503F6">
      <w:pPr>
        <w:pStyle w:val="ListParagraph"/>
        <w:ind w:left="450"/>
      </w:pPr>
    </w:p>
    <w:p w14:paraId="4D9A4182" w14:textId="77777777" w:rsidR="004C2740" w:rsidRDefault="004C2740" w:rsidP="008E003D"/>
    <w:p w14:paraId="246698EA" w14:textId="77777777" w:rsidR="004C2740" w:rsidRDefault="004C2740" w:rsidP="008E003D"/>
    <w:p w14:paraId="0F050D59" w14:textId="77777777" w:rsidR="004C2740" w:rsidRDefault="004C2740" w:rsidP="007503F6">
      <w:pPr>
        <w:pStyle w:val="ListParagraph"/>
        <w:ind w:left="450"/>
      </w:pPr>
    </w:p>
    <w:p w14:paraId="43344147" w14:textId="77777777" w:rsidR="00ED0494" w:rsidRDefault="00ED0494" w:rsidP="007503F6">
      <w:pPr>
        <w:pStyle w:val="ListParagraph"/>
        <w:ind w:left="450"/>
      </w:pPr>
    </w:p>
    <w:p w14:paraId="245F88B8" w14:textId="77777777" w:rsidR="00A1147D" w:rsidRDefault="00A1147D" w:rsidP="007503F6">
      <w:pPr>
        <w:pStyle w:val="ListParagraph"/>
        <w:ind w:left="450"/>
      </w:pPr>
    </w:p>
    <w:p w14:paraId="000CB751" w14:textId="77777777" w:rsidR="00A1147D" w:rsidRDefault="00A1147D" w:rsidP="007503F6">
      <w:pPr>
        <w:pStyle w:val="ListParagraph"/>
        <w:ind w:left="450"/>
      </w:pPr>
    </w:p>
    <w:p w14:paraId="02E141F2" w14:textId="77777777" w:rsidR="00A1147D" w:rsidRDefault="00A1147D" w:rsidP="007503F6">
      <w:pPr>
        <w:pStyle w:val="ListParagraph"/>
        <w:ind w:left="450"/>
      </w:pPr>
    </w:p>
    <w:p w14:paraId="16AB9824" w14:textId="77777777" w:rsidR="00A1147D" w:rsidRDefault="00A1147D" w:rsidP="007503F6">
      <w:pPr>
        <w:pStyle w:val="ListParagraph"/>
        <w:ind w:left="450"/>
      </w:pPr>
    </w:p>
    <w:p w14:paraId="15748188" w14:textId="566616DA" w:rsidR="00CD263C" w:rsidRDefault="00CD263C" w:rsidP="00CD263C">
      <w:pPr>
        <w:pStyle w:val="ListParagraph"/>
        <w:ind w:left="450"/>
      </w:pPr>
      <w:r>
        <w:t>REFERECES</w:t>
      </w:r>
    </w:p>
    <w:p w14:paraId="5010C553" w14:textId="77777777" w:rsidR="007E252E" w:rsidRPr="007E252E" w:rsidRDefault="00CD263C" w:rsidP="007E252E">
      <w:pPr>
        <w:pStyle w:val="ListParagraph"/>
        <w:spacing w:line="240" w:lineRule="auto"/>
        <w:ind w:hanging="720"/>
        <w:rPr>
          <w:rFonts w:ascii="Times New Roman" w:hAnsi="Times New Roman" w:cs="Times New Roman"/>
          <w:noProof/>
        </w:rPr>
      </w:pPr>
      <w:r>
        <w:fldChar w:fldCharType="begin"/>
      </w:r>
      <w:r>
        <w:instrText xml:space="preserve"> ADDIN EN.REFLIST </w:instrText>
      </w:r>
      <w:r>
        <w:fldChar w:fldCharType="separate"/>
      </w:r>
      <w:bookmarkStart w:id="1" w:name="_ENREF_1"/>
      <w:r w:rsidR="007E252E" w:rsidRPr="007E252E">
        <w:rPr>
          <w:rFonts w:ascii="Times New Roman" w:hAnsi="Times New Roman" w:cs="Times New Roman"/>
          <w:noProof/>
        </w:rPr>
        <w:t>1.</w:t>
      </w:r>
      <w:r w:rsidR="007E252E" w:rsidRPr="007E252E">
        <w:rPr>
          <w:rFonts w:ascii="Times New Roman" w:hAnsi="Times New Roman" w:cs="Times New Roman"/>
          <w:noProof/>
        </w:rPr>
        <w:tab/>
        <w:t xml:space="preserve">Gruber, T.R., </w:t>
      </w:r>
      <w:r w:rsidR="007E252E" w:rsidRPr="007E252E">
        <w:rPr>
          <w:rFonts w:ascii="Times New Roman" w:hAnsi="Times New Roman" w:cs="Times New Roman"/>
          <w:i/>
          <w:noProof/>
        </w:rPr>
        <w:t>A translation approach to portable ontology specifications.</w:t>
      </w:r>
      <w:r w:rsidR="007E252E" w:rsidRPr="007E252E">
        <w:rPr>
          <w:rFonts w:ascii="Times New Roman" w:hAnsi="Times New Roman" w:cs="Times New Roman"/>
          <w:noProof/>
        </w:rPr>
        <w:t xml:space="preserve"> Knowledge acquisition, 1993. </w:t>
      </w:r>
      <w:r w:rsidR="007E252E" w:rsidRPr="007E252E">
        <w:rPr>
          <w:rFonts w:ascii="Times New Roman" w:hAnsi="Times New Roman" w:cs="Times New Roman"/>
          <w:b/>
          <w:noProof/>
        </w:rPr>
        <w:t>5</w:t>
      </w:r>
      <w:r w:rsidR="007E252E" w:rsidRPr="007E252E">
        <w:rPr>
          <w:rFonts w:ascii="Times New Roman" w:hAnsi="Times New Roman" w:cs="Times New Roman"/>
          <w:noProof/>
        </w:rPr>
        <w:t>(2): p. 199-220.</w:t>
      </w:r>
      <w:bookmarkEnd w:id="1"/>
    </w:p>
    <w:p w14:paraId="2CF08A14"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2" w:name="_ENREF_2"/>
      <w:r w:rsidRPr="007E252E">
        <w:rPr>
          <w:rFonts w:ascii="Times New Roman" w:hAnsi="Times New Roman" w:cs="Times New Roman"/>
          <w:noProof/>
        </w:rPr>
        <w:t>2.</w:t>
      </w:r>
      <w:r w:rsidRPr="007E252E">
        <w:rPr>
          <w:rFonts w:ascii="Times New Roman" w:hAnsi="Times New Roman" w:cs="Times New Roman"/>
          <w:noProof/>
        </w:rPr>
        <w:tab/>
        <w:t xml:space="preserve">Brickley, D. and R.V. Guha, </w:t>
      </w:r>
      <w:r w:rsidRPr="007E252E">
        <w:rPr>
          <w:rFonts w:ascii="Times New Roman" w:hAnsi="Times New Roman" w:cs="Times New Roman"/>
          <w:i/>
          <w:noProof/>
        </w:rPr>
        <w:t>Resource Description Framework (RDF) Schema Specification 1.0: W3C Candidate Recommendation 27 March 2000.</w:t>
      </w:r>
      <w:r w:rsidRPr="007E252E">
        <w:rPr>
          <w:rFonts w:ascii="Times New Roman" w:hAnsi="Times New Roman" w:cs="Times New Roman"/>
          <w:noProof/>
        </w:rPr>
        <w:t xml:space="preserve"> 2000.</w:t>
      </w:r>
      <w:bookmarkEnd w:id="2"/>
    </w:p>
    <w:p w14:paraId="1BF2AD13"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3" w:name="_ENREF_3"/>
      <w:r w:rsidRPr="007E252E">
        <w:rPr>
          <w:rFonts w:ascii="Times New Roman" w:hAnsi="Times New Roman" w:cs="Times New Roman"/>
          <w:noProof/>
        </w:rPr>
        <w:t>3.</w:t>
      </w:r>
      <w:r w:rsidRPr="007E252E">
        <w:rPr>
          <w:rFonts w:ascii="Times New Roman" w:hAnsi="Times New Roman" w:cs="Times New Roman"/>
          <w:noProof/>
        </w:rPr>
        <w:tab/>
        <w:t xml:space="preserve">McGuinness, D.L. and F. Van Harmelen, </w:t>
      </w:r>
      <w:r w:rsidRPr="007E252E">
        <w:rPr>
          <w:rFonts w:ascii="Times New Roman" w:hAnsi="Times New Roman" w:cs="Times New Roman"/>
          <w:i/>
          <w:noProof/>
        </w:rPr>
        <w:t>OWL web ontology language overview.</w:t>
      </w:r>
      <w:r w:rsidRPr="007E252E">
        <w:rPr>
          <w:rFonts w:ascii="Times New Roman" w:hAnsi="Times New Roman" w:cs="Times New Roman"/>
          <w:noProof/>
        </w:rPr>
        <w:t xml:space="preserve"> W3C recommendation, 2004. </w:t>
      </w:r>
      <w:r w:rsidRPr="007E252E">
        <w:rPr>
          <w:rFonts w:ascii="Times New Roman" w:hAnsi="Times New Roman" w:cs="Times New Roman"/>
          <w:b/>
          <w:noProof/>
        </w:rPr>
        <w:t>10</w:t>
      </w:r>
      <w:r w:rsidRPr="007E252E">
        <w:rPr>
          <w:rFonts w:ascii="Times New Roman" w:hAnsi="Times New Roman" w:cs="Times New Roman"/>
          <w:noProof/>
        </w:rPr>
        <w:t>: p. 2004-03.</w:t>
      </w:r>
      <w:bookmarkEnd w:id="3"/>
    </w:p>
    <w:p w14:paraId="6D224807"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4" w:name="_ENREF_4"/>
      <w:r w:rsidRPr="007E252E">
        <w:rPr>
          <w:rFonts w:ascii="Times New Roman" w:hAnsi="Times New Roman" w:cs="Times New Roman"/>
          <w:noProof/>
        </w:rPr>
        <w:t>4.</w:t>
      </w:r>
      <w:r w:rsidRPr="007E252E">
        <w:rPr>
          <w:rFonts w:ascii="Times New Roman" w:hAnsi="Times New Roman" w:cs="Times New Roman"/>
          <w:noProof/>
        </w:rPr>
        <w:tab/>
        <w:t xml:space="preserve">Lee, T.B., J. Hendler, and O. Lassila, </w:t>
      </w:r>
      <w:r w:rsidRPr="007E252E">
        <w:rPr>
          <w:rFonts w:ascii="Times New Roman" w:hAnsi="Times New Roman" w:cs="Times New Roman"/>
          <w:i/>
          <w:noProof/>
        </w:rPr>
        <w:t>The semantic web.</w:t>
      </w:r>
      <w:r w:rsidRPr="007E252E">
        <w:rPr>
          <w:rFonts w:ascii="Times New Roman" w:hAnsi="Times New Roman" w:cs="Times New Roman"/>
          <w:noProof/>
        </w:rPr>
        <w:t xml:space="preserve"> Scientific American, 2001. </w:t>
      </w:r>
      <w:r w:rsidRPr="007E252E">
        <w:rPr>
          <w:rFonts w:ascii="Times New Roman" w:hAnsi="Times New Roman" w:cs="Times New Roman"/>
          <w:b/>
          <w:noProof/>
        </w:rPr>
        <w:t>284</w:t>
      </w:r>
      <w:r w:rsidRPr="007E252E">
        <w:rPr>
          <w:rFonts w:ascii="Times New Roman" w:hAnsi="Times New Roman" w:cs="Times New Roman"/>
          <w:noProof/>
        </w:rPr>
        <w:t>(5): p. 34-43.</w:t>
      </w:r>
      <w:bookmarkEnd w:id="4"/>
    </w:p>
    <w:p w14:paraId="41B336D4"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5" w:name="_ENREF_5"/>
      <w:r w:rsidRPr="007E252E">
        <w:rPr>
          <w:rFonts w:ascii="Times New Roman" w:hAnsi="Times New Roman" w:cs="Times New Roman"/>
          <w:noProof/>
        </w:rPr>
        <w:t>5.</w:t>
      </w:r>
      <w:r w:rsidRPr="007E252E">
        <w:rPr>
          <w:rFonts w:ascii="Times New Roman" w:hAnsi="Times New Roman" w:cs="Times New Roman"/>
          <w:noProof/>
        </w:rPr>
        <w:tab/>
        <w:t xml:space="preserve">McBride, B., </w:t>
      </w:r>
      <w:r w:rsidRPr="007E252E">
        <w:rPr>
          <w:rFonts w:ascii="Times New Roman" w:hAnsi="Times New Roman" w:cs="Times New Roman"/>
          <w:i/>
          <w:noProof/>
        </w:rPr>
        <w:t>Jena: A semantic web toolkit.</w:t>
      </w:r>
      <w:r w:rsidRPr="007E252E">
        <w:rPr>
          <w:rFonts w:ascii="Times New Roman" w:hAnsi="Times New Roman" w:cs="Times New Roman"/>
          <w:noProof/>
        </w:rPr>
        <w:t xml:space="preserve"> Internet Computing, IEEE, 2002. </w:t>
      </w:r>
      <w:r w:rsidRPr="007E252E">
        <w:rPr>
          <w:rFonts w:ascii="Times New Roman" w:hAnsi="Times New Roman" w:cs="Times New Roman"/>
          <w:b/>
          <w:noProof/>
        </w:rPr>
        <w:t>6</w:t>
      </w:r>
      <w:r w:rsidRPr="007E252E">
        <w:rPr>
          <w:rFonts w:ascii="Times New Roman" w:hAnsi="Times New Roman" w:cs="Times New Roman"/>
          <w:noProof/>
        </w:rPr>
        <w:t>(6): p. 55-59.</w:t>
      </w:r>
      <w:bookmarkEnd w:id="5"/>
    </w:p>
    <w:p w14:paraId="4AD1938E"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6" w:name="_ENREF_6"/>
      <w:r w:rsidRPr="007E252E">
        <w:rPr>
          <w:rFonts w:ascii="Times New Roman" w:hAnsi="Times New Roman" w:cs="Times New Roman"/>
          <w:noProof/>
        </w:rPr>
        <w:t>6.</w:t>
      </w:r>
      <w:r w:rsidRPr="007E252E">
        <w:rPr>
          <w:rFonts w:ascii="Times New Roman" w:hAnsi="Times New Roman" w:cs="Times New Roman"/>
          <w:noProof/>
        </w:rPr>
        <w:tab/>
        <w:t xml:space="preserve">Broekstra, J., A. Kampman, and F. Van Harmelen, </w:t>
      </w:r>
      <w:r w:rsidRPr="007E252E">
        <w:rPr>
          <w:rFonts w:ascii="Times New Roman" w:hAnsi="Times New Roman" w:cs="Times New Roman"/>
          <w:i/>
          <w:noProof/>
        </w:rPr>
        <w:t>Sesame: A generic architecture for storing and querying rdf and rdf schema.</w:t>
      </w:r>
      <w:r w:rsidRPr="007E252E">
        <w:rPr>
          <w:rFonts w:ascii="Times New Roman" w:hAnsi="Times New Roman" w:cs="Times New Roman"/>
          <w:noProof/>
        </w:rPr>
        <w:t xml:space="preserve"> The Semantic Web—ISWC 2002, 2002: p. 54-68.</w:t>
      </w:r>
      <w:bookmarkEnd w:id="6"/>
    </w:p>
    <w:p w14:paraId="41912375"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7" w:name="_ENREF_7"/>
      <w:r w:rsidRPr="007E252E">
        <w:rPr>
          <w:rFonts w:ascii="Times New Roman" w:hAnsi="Times New Roman" w:cs="Times New Roman"/>
          <w:noProof/>
        </w:rPr>
        <w:t>7.</w:t>
      </w:r>
      <w:r w:rsidRPr="007E252E">
        <w:rPr>
          <w:rFonts w:ascii="Times New Roman" w:hAnsi="Times New Roman" w:cs="Times New Roman"/>
          <w:noProof/>
        </w:rPr>
        <w:tab/>
        <w:t xml:space="preserve">Beckett, D., </w:t>
      </w:r>
      <w:r w:rsidRPr="007E252E">
        <w:rPr>
          <w:rFonts w:ascii="Times New Roman" w:hAnsi="Times New Roman" w:cs="Times New Roman"/>
          <w:i/>
          <w:noProof/>
        </w:rPr>
        <w:t>Redland RDF application framework.</w:t>
      </w:r>
      <w:r w:rsidRPr="007E252E">
        <w:rPr>
          <w:rFonts w:ascii="Times New Roman" w:hAnsi="Times New Roman" w:cs="Times New Roman"/>
          <w:noProof/>
        </w:rPr>
        <w:t xml:space="preserve"> Institute for Learning and Research Technology, University of Bristol, 2004.</w:t>
      </w:r>
      <w:bookmarkEnd w:id="7"/>
    </w:p>
    <w:p w14:paraId="34BD8AB0"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8" w:name="_ENREF_8"/>
      <w:r w:rsidRPr="007E252E">
        <w:rPr>
          <w:rFonts w:ascii="Times New Roman" w:hAnsi="Times New Roman" w:cs="Times New Roman"/>
          <w:noProof/>
        </w:rPr>
        <w:t>8.</w:t>
      </w:r>
      <w:r w:rsidRPr="007E252E">
        <w:rPr>
          <w:rFonts w:ascii="Times New Roman" w:hAnsi="Times New Roman" w:cs="Times New Roman"/>
          <w:noProof/>
        </w:rPr>
        <w:tab/>
        <w:t xml:space="preserve">Clark, K.G., L. Feigenbaum, and E. Torres, </w:t>
      </w:r>
      <w:r w:rsidRPr="007E252E">
        <w:rPr>
          <w:rFonts w:ascii="Times New Roman" w:hAnsi="Times New Roman" w:cs="Times New Roman"/>
          <w:i/>
          <w:noProof/>
        </w:rPr>
        <w:t>SPARQL protocol for RDF.</w:t>
      </w:r>
      <w:r w:rsidRPr="007E252E">
        <w:rPr>
          <w:rFonts w:ascii="Times New Roman" w:hAnsi="Times New Roman" w:cs="Times New Roman"/>
          <w:noProof/>
        </w:rPr>
        <w:t xml:space="preserve"> World Wide Web Consortium (W3C) Recommendation, 2008.</w:t>
      </w:r>
      <w:bookmarkEnd w:id="8"/>
    </w:p>
    <w:p w14:paraId="32A96B3D"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9" w:name="_ENREF_9"/>
      <w:r w:rsidRPr="007E252E">
        <w:rPr>
          <w:rFonts w:ascii="Times New Roman" w:hAnsi="Times New Roman" w:cs="Times New Roman"/>
          <w:noProof/>
        </w:rPr>
        <w:t>9.</w:t>
      </w:r>
      <w:r w:rsidRPr="007E252E">
        <w:rPr>
          <w:rFonts w:ascii="Times New Roman" w:hAnsi="Times New Roman" w:cs="Times New Roman"/>
          <w:noProof/>
        </w:rPr>
        <w:tab/>
        <w:t xml:space="preserve">Pautasso, C. and E. Wilde, </w:t>
      </w:r>
      <w:r w:rsidRPr="007E252E">
        <w:rPr>
          <w:rFonts w:ascii="Times New Roman" w:hAnsi="Times New Roman" w:cs="Times New Roman"/>
          <w:i/>
          <w:noProof/>
        </w:rPr>
        <w:t>Why is the web loosely coupled?: a multi-faceted metric for service design</w:t>
      </w:r>
      <w:r w:rsidRPr="007E252E">
        <w:rPr>
          <w:rFonts w:ascii="Times New Roman" w:hAnsi="Times New Roman" w:cs="Times New Roman"/>
          <w:noProof/>
        </w:rPr>
        <w:t xml:space="preserve">, in </w:t>
      </w:r>
      <w:r w:rsidRPr="007E252E">
        <w:rPr>
          <w:rFonts w:ascii="Times New Roman" w:hAnsi="Times New Roman" w:cs="Times New Roman"/>
          <w:i/>
          <w:noProof/>
        </w:rPr>
        <w:t>Proceedings of the 18th international conference on World wide web</w:t>
      </w:r>
      <w:r w:rsidRPr="007E252E">
        <w:rPr>
          <w:rFonts w:ascii="Times New Roman" w:hAnsi="Times New Roman" w:cs="Times New Roman"/>
          <w:noProof/>
        </w:rPr>
        <w:t>2009, ACM: Madrid, Spain. p. 911-920.</w:t>
      </w:r>
      <w:bookmarkEnd w:id="9"/>
    </w:p>
    <w:p w14:paraId="6A7EF973"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0" w:name="_ENREF_10"/>
      <w:r w:rsidRPr="007E252E">
        <w:rPr>
          <w:rFonts w:ascii="Times New Roman" w:hAnsi="Times New Roman" w:cs="Times New Roman"/>
          <w:noProof/>
        </w:rPr>
        <w:t>10.</w:t>
      </w:r>
      <w:r w:rsidRPr="007E252E">
        <w:rPr>
          <w:rFonts w:ascii="Times New Roman" w:hAnsi="Times New Roman" w:cs="Times New Roman"/>
          <w:noProof/>
        </w:rPr>
        <w:tab/>
        <w:t xml:space="preserve">Auer, S., et al., </w:t>
      </w:r>
      <w:r w:rsidRPr="007E252E">
        <w:rPr>
          <w:rFonts w:ascii="Times New Roman" w:hAnsi="Times New Roman" w:cs="Times New Roman"/>
          <w:i/>
          <w:noProof/>
        </w:rPr>
        <w:t>Dbpedia: A nucleus for a web of open data.</w:t>
      </w:r>
      <w:r w:rsidRPr="007E252E">
        <w:rPr>
          <w:rFonts w:ascii="Times New Roman" w:hAnsi="Times New Roman" w:cs="Times New Roman"/>
          <w:noProof/>
        </w:rPr>
        <w:t xml:space="preserve"> The Semantic Web, 2007: p. 722-735.</w:t>
      </w:r>
      <w:bookmarkEnd w:id="10"/>
    </w:p>
    <w:p w14:paraId="0FDBD3E2"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1" w:name="_ENREF_11"/>
      <w:r w:rsidRPr="007E252E">
        <w:rPr>
          <w:rFonts w:ascii="Times New Roman" w:hAnsi="Times New Roman" w:cs="Times New Roman"/>
          <w:noProof/>
        </w:rPr>
        <w:t>11.</w:t>
      </w:r>
      <w:r w:rsidRPr="007E252E">
        <w:rPr>
          <w:rFonts w:ascii="Times New Roman" w:hAnsi="Times New Roman" w:cs="Times New Roman"/>
          <w:noProof/>
        </w:rPr>
        <w:tab/>
        <w:t xml:space="preserve">Suchanek, F.M., G. Kasneci, and G. Weikum. </w:t>
      </w:r>
      <w:r w:rsidRPr="007E252E">
        <w:rPr>
          <w:rFonts w:ascii="Times New Roman" w:hAnsi="Times New Roman" w:cs="Times New Roman"/>
          <w:i/>
          <w:noProof/>
        </w:rPr>
        <w:t>Yago: a core of semantic knowledge</w:t>
      </w:r>
      <w:r w:rsidRPr="007E252E">
        <w:rPr>
          <w:rFonts w:ascii="Times New Roman" w:hAnsi="Times New Roman" w:cs="Times New Roman"/>
          <w:noProof/>
        </w:rPr>
        <w:t>. 2007. ACM.</w:t>
      </w:r>
      <w:bookmarkEnd w:id="11"/>
    </w:p>
    <w:p w14:paraId="69D4DB7A"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2" w:name="_ENREF_12"/>
      <w:r w:rsidRPr="007E252E">
        <w:rPr>
          <w:rFonts w:ascii="Times New Roman" w:hAnsi="Times New Roman" w:cs="Times New Roman"/>
          <w:noProof/>
        </w:rPr>
        <w:t>12.</w:t>
      </w:r>
      <w:r w:rsidRPr="007E252E">
        <w:rPr>
          <w:rFonts w:ascii="Times New Roman" w:hAnsi="Times New Roman" w:cs="Times New Roman"/>
          <w:noProof/>
        </w:rPr>
        <w:tab/>
        <w:t xml:space="preserve">Farquhar, A., R. Fikes, and J. Rice, </w:t>
      </w:r>
      <w:r w:rsidRPr="007E252E">
        <w:rPr>
          <w:rFonts w:ascii="Times New Roman" w:hAnsi="Times New Roman" w:cs="Times New Roman"/>
          <w:i/>
          <w:noProof/>
        </w:rPr>
        <w:t>The ontolingua server: A tool for collaborative ontology construction.</w:t>
      </w:r>
      <w:r w:rsidRPr="007E252E">
        <w:rPr>
          <w:rFonts w:ascii="Times New Roman" w:hAnsi="Times New Roman" w:cs="Times New Roman"/>
          <w:noProof/>
        </w:rPr>
        <w:t xml:space="preserve"> International Journal of Human-Computers Studies, 1997. </w:t>
      </w:r>
      <w:r w:rsidRPr="007E252E">
        <w:rPr>
          <w:rFonts w:ascii="Times New Roman" w:hAnsi="Times New Roman" w:cs="Times New Roman"/>
          <w:b/>
          <w:noProof/>
        </w:rPr>
        <w:t>46</w:t>
      </w:r>
      <w:r w:rsidRPr="007E252E">
        <w:rPr>
          <w:rFonts w:ascii="Times New Roman" w:hAnsi="Times New Roman" w:cs="Times New Roman"/>
          <w:noProof/>
        </w:rPr>
        <w:t>(6): p. 707-727.</w:t>
      </w:r>
      <w:bookmarkEnd w:id="12"/>
    </w:p>
    <w:p w14:paraId="387C5536"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3" w:name="_ENREF_13"/>
      <w:r w:rsidRPr="007E252E">
        <w:rPr>
          <w:rFonts w:ascii="Times New Roman" w:hAnsi="Times New Roman" w:cs="Times New Roman"/>
          <w:noProof/>
        </w:rPr>
        <w:t>13.</w:t>
      </w:r>
      <w:r w:rsidRPr="007E252E">
        <w:rPr>
          <w:rFonts w:ascii="Times New Roman" w:hAnsi="Times New Roman" w:cs="Times New Roman"/>
          <w:noProof/>
        </w:rPr>
        <w:tab/>
        <w:t xml:space="preserve">Swartout, B., et al. </w:t>
      </w:r>
      <w:r w:rsidRPr="007E252E">
        <w:rPr>
          <w:rFonts w:ascii="Times New Roman" w:hAnsi="Times New Roman" w:cs="Times New Roman"/>
          <w:i/>
          <w:noProof/>
        </w:rPr>
        <w:t>Ontosaurus: a tool for browsing and editing ontologies</w:t>
      </w:r>
      <w:r w:rsidRPr="007E252E">
        <w:rPr>
          <w:rFonts w:ascii="Times New Roman" w:hAnsi="Times New Roman" w:cs="Times New Roman"/>
          <w:noProof/>
        </w:rPr>
        <w:t>. 1996.</w:t>
      </w:r>
      <w:bookmarkEnd w:id="13"/>
    </w:p>
    <w:p w14:paraId="01BDD222"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4" w:name="_ENREF_14"/>
      <w:r w:rsidRPr="007E252E">
        <w:rPr>
          <w:rFonts w:ascii="Times New Roman" w:hAnsi="Times New Roman" w:cs="Times New Roman"/>
          <w:noProof/>
        </w:rPr>
        <w:t>14.</w:t>
      </w:r>
      <w:r w:rsidRPr="007E252E">
        <w:rPr>
          <w:rFonts w:ascii="Times New Roman" w:hAnsi="Times New Roman" w:cs="Times New Roman"/>
          <w:noProof/>
        </w:rPr>
        <w:tab/>
        <w:t xml:space="preserve">Eklund, P., N. Roberts, and S. Green. </w:t>
      </w:r>
      <w:r w:rsidRPr="007E252E">
        <w:rPr>
          <w:rFonts w:ascii="Times New Roman" w:hAnsi="Times New Roman" w:cs="Times New Roman"/>
          <w:i/>
          <w:noProof/>
        </w:rPr>
        <w:t>Ontorama: Browsing rdf ontologies using a hyperbolic-style browser</w:t>
      </w:r>
      <w:r w:rsidRPr="007E252E">
        <w:rPr>
          <w:rFonts w:ascii="Times New Roman" w:hAnsi="Times New Roman" w:cs="Times New Roman"/>
          <w:noProof/>
        </w:rPr>
        <w:t>. 2002. IEEE.</w:t>
      </w:r>
      <w:bookmarkEnd w:id="14"/>
    </w:p>
    <w:p w14:paraId="2AFA6E3D"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5" w:name="_ENREF_15"/>
      <w:r w:rsidRPr="007E252E">
        <w:rPr>
          <w:rFonts w:ascii="Times New Roman" w:hAnsi="Times New Roman" w:cs="Times New Roman"/>
          <w:noProof/>
        </w:rPr>
        <w:t>15.</w:t>
      </w:r>
      <w:r w:rsidRPr="007E252E">
        <w:rPr>
          <w:rFonts w:ascii="Times New Roman" w:hAnsi="Times New Roman" w:cs="Times New Roman"/>
          <w:noProof/>
        </w:rPr>
        <w:tab/>
        <w:t xml:space="preserve">Ahmad, M.N. and R.M. Colomb, </w:t>
      </w:r>
      <w:r w:rsidRPr="007E252E">
        <w:rPr>
          <w:rFonts w:ascii="Times New Roman" w:hAnsi="Times New Roman" w:cs="Times New Roman"/>
          <w:i/>
          <w:noProof/>
        </w:rPr>
        <w:t>Managing ontologies: a comparative study of ontology servers</w:t>
      </w:r>
      <w:r w:rsidRPr="007E252E">
        <w:rPr>
          <w:rFonts w:ascii="Times New Roman" w:hAnsi="Times New Roman" w:cs="Times New Roman"/>
          <w:noProof/>
        </w:rPr>
        <w:t xml:space="preserve">, in </w:t>
      </w:r>
      <w:r w:rsidRPr="007E252E">
        <w:rPr>
          <w:rFonts w:ascii="Times New Roman" w:hAnsi="Times New Roman" w:cs="Times New Roman"/>
          <w:i/>
          <w:noProof/>
        </w:rPr>
        <w:t>Proceedings of the eighteenth conference on Australasian database - Volume 63</w:t>
      </w:r>
      <w:r w:rsidRPr="007E252E">
        <w:rPr>
          <w:rFonts w:ascii="Times New Roman" w:hAnsi="Times New Roman" w:cs="Times New Roman"/>
          <w:noProof/>
        </w:rPr>
        <w:t>2007, Australian Computer Society, Inc.: Ballarat, Victoria, Australia. p. 13-22.</w:t>
      </w:r>
      <w:bookmarkEnd w:id="15"/>
    </w:p>
    <w:p w14:paraId="2549A596" w14:textId="77777777" w:rsidR="007E252E" w:rsidRPr="007E252E" w:rsidRDefault="007E252E" w:rsidP="007E252E">
      <w:pPr>
        <w:pStyle w:val="ListParagraph"/>
        <w:spacing w:line="240" w:lineRule="auto"/>
        <w:ind w:hanging="720"/>
        <w:rPr>
          <w:rFonts w:ascii="Times New Roman" w:hAnsi="Times New Roman" w:cs="Times New Roman"/>
          <w:noProof/>
        </w:rPr>
      </w:pPr>
      <w:bookmarkStart w:id="16" w:name="_ENREF_16"/>
      <w:r w:rsidRPr="007E252E">
        <w:rPr>
          <w:rFonts w:ascii="Times New Roman" w:hAnsi="Times New Roman" w:cs="Times New Roman"/>
          <w:noProof/>
        </w:rPr>
        <w:t>16.</w:t>
      </w:r>
      <w:r w:rsidRPr="007E252E">
        <w:rPr>
          <w:rFonts w:ascii="Times New Roman" w:hAnsi="Times New Roman" w:cs="Times New Roman"/>
          <w:noProof/>
        </w:rPr>
        <w:tab/>
        <w:t xml:space="preserve">Wilde, E. and M. Hausenblas, </w:t>
      </w:r>
      <w:r w:rsidRPr="007E252E">
        <w:rPr>
          <w:rFonts w:ascii="Times New Roman" w:hAnsi="Times New Roman" w:cs="Times New Roman"/>
          <w:i/>
          <w:noProof/>
        </w:rPr>
        <w:t>RESTful SPARQL? You name it!: aligning SPARQL with REST and resource orientation</w:t>
      </w:r>
      <w:r w:rsidRPr="007E252E">
        <w:rPr>
          <w:rFonts w:ascii="Times New Roman" w:hAnsi="Times New Roman" w:cs="Times New Roman"/>
          <w:noProof/>
        </w:rPr>
        <w:t xml:space="preserve">, in </w:t>
      </w:r>
      <w:r w:rsidRPr="007E252E">
        <w:rPr>
          <w:rFonts w:ascii="Times New Roman" w:hAnsi="Times New Roman" w:cs="Times New Roman"/>
          <w:i/>
          <w:noProof/>
        </w:rPr>
        <w:t>Proceedings of the 4th Workshop on Emerging Web Services Technology</w:t>
      </w:r>
      <w:r w:rsidRPr="007E252E">
        <w:rPr>
          <w:rFonts w:ascii="Times New Roman" w:hAnsi="Times New Roman" w:cs="Times New Roman"/>
          <w:noProof/>
        </w:rPr>
        <w:t>2009, ACM: Eindhoven, The Netherlands. p. 39-43.</w:t>
      </w:r>
      <w:bookmarkEnd w:id="16"/>
    </w:p>
    <w:p w14:paraId="4F669363" w14:textId="670AD2E6" w:rsidR="007E252E" w:rsidRDefault="007E252E" w:rsidP="007E252E">
      <w:pPr>
        <w:pStyle w:val="ListParagraph"/>
        <w:spacing w:line="240" w:lineRule="auto"/>
        <w:rPr>
          <w:rFonts w:ascii="Times New Roman" w:hAnsi="Times New Roman" w:cs="Times New Roman"/>
          <w:noProof/>
        </w:rPr>
      </w:pPr>
    </w:p>
    <w:p w14:paraId="66D25159" w14:textId="28D74629" w:rsidR="003F01BF" w:rsidRDefault="00CD263C" w:rsidP="003F01BF">
      <w:pPr>
        <w:pStyle w:val="ListParagraph"/>
        <w:ind w:left="450"/>
        <w:jc w:val="center"/>
      </w:pPr>
      <w:r>
        <w:fldChar w:fldCharType="end"/>
      </w:r>
    </w:p>
    <w:sectPr w:rsidR="003F01BF" w:rsidSect="00904B07">
      <w:headerReference w:type="default" r:id="rId59"/>
      <w:footerReference w:type="default" r:id="rId6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6654BC" w:rsidRDefault="006654BC" w:rsidP="00365A2E">
      <w:pPr>
        <w:spacing w:line="240" w:lineRule="auto"/>
      </w:pPr>
      <w:r>
        <w:separator/>
      </w:r>
    </w:p>
  </w:endnote>
  <w:endnote w:type="continuationSeparator" w:id="0">
    <w:p w14:paraId="3399153F" w14:textId="77777777" w:rsidR="006654BC" w:rsidRDefault="006654BC"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6654BC" w:rsidRDefault="006654BC" w:rsidP="00656ABA">
        <w:pPr>
          <w:pStyle w:val="Footer"/>
          <w:spacing w:line="240" w:lineRule="auto"/>
          <w:contextualSpacing/>
          <w:jc w:val="center"/>
        </w:pPr>
        <w:r>
          <w:fldChar w:fldCharType="begin"/>
        </w:r>
        <w:r>
          <w:instrText xml:space="preserve"> PAGE   \* MERGEFORMAT </w:instrText>
        </w:r>
        <w:r>
          <w:fldChar w:fldCharType="separate"/>
        </w:r>
        <w:r w:rsidR="000E5B68">
          <w:rPr>
            <w:noProof/>
          </w:rPr>
          <w:t>ix</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6654BC" w:rsidRDefault="006654BC" w:rsidP="00656ABA">
    <w:pPr>
      <w:pStyle w:val="Footer"/>
      <w:spacing w:line="240" w:lineRule="auto"/>
      <w:contextualSpacing/>
      <w:jc w:val="center"/>
    </w:pPr>
    <w:r>
      <w:fldChar w:fldCharType="begin"/>
    </w:r>
    <w:r>
      <w:instrText xml:space="preserve"> PAGE   \* MERGEFORMAT </w:instrText>
    </w:r>
    <w:r>
      <w:fldChar w:fldCharType="separate"/>
    </w:r>
    <w:r w:rsidR="000E5B68">
      <w:rPr>
        <w:noProof/>
      </w:rPr>
      <w:t>14</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6654BC" w:rsidRDefault="006654BC" w:rsidP="00365A2E">
      <w:pPr>
        <w:spacing w:line="240" w:lineRule="auto"/>
      </w:pPr>
      <w:r>
        <w:separator/>
      </w:r>
    </w:p>
  </w:footnote>
  <w:footnote w:type="continuationSeparator" w:id="0">
    <w:p w14:paraId="25033549" w14:textId="77777777" w:rsidR="006654BC" w:rsidRDefault="006654BC"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6654BC" w:rsidRDefault="006654B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6654BC" w:rsidRDefault="006654B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9AC58C6"/>
    <w:multiLevelType w:val="hybridMultilevel"/>
    <w:tmpl w:val="4FEEF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9E54936"/>
    <w:multiLevelType w:val="hybridMultilevel"/>
    <w:tmpl w:val="9D6A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13416E"/>
    <w:multiLevelType w:val="hybridMultilevel"/>
    <w:tmpl w:val="69987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0">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05371C6"/>
    <w:multiLevelType w:val="hybridMultilevel"/>
    <w:tmpl w:val="F11C43D0"/>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12">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7"/>
  </w:num>
  <w:num w:numId="2">
    <w:abstractNumId w:val="2"/>
  </w:num>
  <w:num w:numId="3">
    <w:abstractNumId w:val="9"/>
  </w:num>
  <w:num w:numId="4">
    <w:abstractNumId w:val="10"/>
  </w:num>
  <w:num w:numId="5">
    <w:abstractNumId w:val="12"/>
  </w:num>
  <w:num w:numId="6">
    <w:abstractNumId w:val="6"/>
  </w:num>
  <w:num w:numId="7">
    <w:abstractNumId w:val="14"/>
  </w:num>
  <w:num w:numId="8">
    <w:abstractNumId w:val="13"/>
  </w:num>
  <w:num w:numId="9">
    <w:abstractNumId w:val="11"/>
  </w:num>
  <w:num w:numId="10">
    <w:abstractNumId w:val="0"/>
  </w:num>
  <w:num w:numId="11">
    <w:abstractNumId w:val="1"/>
  </w:num>
  <w:num w:numId="12">
    <w:abstractNumId w:val="3"/>
  </w:num>
  <w:num w:numId="13">
    <w:abstractNumId w:val="5"/>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da0vvzexxt5letx2ixxwtisvdzfzax0ft2&quot;&gt;RestInterfaceLib&lt;record-ids&gt;&lt;item&gt;3&lt;/item&gt;&lt;item&gt;4&lt;/item&gt;&lt;item&gt;10&lt;/item&gt;&lt;item&gt;11&lt;/item&gt;&lt;item&gt;12&lt;/item&gt;&lt;item&gt;13&lt;/item&gt;&lt;item&gt;14&lt;/item&gt;&lt;item&gt;16&lt;/item&gt;&lt;item&gt;17&lt;/item&gt;&lt;item&gt;19&lt;/item&gt;&lt;item&gt;21&lt;/item&gt;&lt;item&gt;22&lt;/item&gt;&lt;item&gt;23&lt;/item&gt;&lt;item&gt;24&lt;/item&gt;&lt;item&gt;25&lt;/item&gt;&lt;item&gt;26&lt;/item&gt;&lt;/record-ids&gt;&lt;/item&gt;&lt;/Libraries&gt;"/>
  </w:docVars>
  <w:rsids>
    <w:rsidRoot w:val="00717030"/>
    <w:rsid w:val="000004CB"/>
    <w:rsid w:val="0000155F"/>
    <w:rsid w:val="00002510"/>
    <w:rsid w:val="00012A92"/>
    <w:rsid w:val="000228DF"/>
    <w:rsid w:val="000233E7"/>
    <w:rsid w:val="00030C5E"/>
    <w:rsid w:val="000322CD"/>
    <w:rsid w:val="00035FCD"/>
    <w:rsid w:val="000505B3"/>
    <w:rsid w:val="00062680"/>
    <w:rsid w:val="0006744D"/>
    <w:rsid w:val="00072738"/>
    <w:rsid w:val="000744D4"/>
    <w:rsid w:val="00075741"/>
    <w:rsid w:val="00081A8A"/>
    <w:rsid w:val="00083201"/>
    <w:rsid w:val="00086A11"/>
    <w:rsid w:val="00090259"/>
    <w:rsid w:val="000A6425"/>
    <w:rsid w:val="000D2BF2"/>
    <w:rsid w:val="000D6363"/>
    <w:rsid w:val="000E5B68"/>
    <w:rsid w:val="000E68A1"/>
    <w:rsid w:val="000E6B34"/>
    <w:rsid w:val="000E6B8F"/>
    <w:rsid w:val="000F3565"/>
    <w:rsid w:val="00103E11"/>
    <w:rsid w:val="0011166A"/>
    <w:rsid w:val="00111CB1"/>
    <w:rsid w:val="001120B4"/>
    <w:rsid w:val="001157BB"/>
    <w:rsid w:val="00122346"/>
    <w:rsid w:val="00132C54"/>
    <w:rsid w:val="00133A1D"/>
    <w:rsid w:val="00134A99"/>
    <w:rsid w:val="00134B95"/>
    <w:rsid w:val="00137632"/>
    <w:rsid w:val="00137655"/>
    <w:rsid w:val="00140A8A"/>
    <w:rsid w:val="00141FE5"/>
    <w:rsid w:val="001662D2"/>
    <w:rsid w:val="00171DF1"/>
    <w:rsid w:val="001819E5"/>
    <w:rsid w:val="0018352D"/>
    <w:rsid w:val="00191265"/>
    <w:rsid w:val="00194CAF"/>
    <w:rsid w:val="001A1602"/>
    <w:rsid w:val="001A6776"/>
    <w:rsid w:val="001A7B4E"/>
    <w:rsid w:val="001B17D1"/>
    <w:rsid w:val="001C589D"/>
    <w:rsid w:val="001D0B6A"/>
    <w:rsid w:val="001D4712"/>
    <w:rsid w:val="001D7A32"/>
    <w:rsid w:val="001E4C88"/>
    <w:rsid w:val="001F3F70"/>
    <w:rsid w:val="0020627F"/>
    <w:rsid w:val="00211D4D"/>
    <w:rsid w:val="002124AE"/>
    <w:rsid w:val="002246D5"/>
    <w:rsid w:val="00230F76"/>
    <w:rsid w:val="00235B8A"/>
    <w:rsid w:val="00241D68"/>
    <w:rsid w:val="00244689"/>
    <w:rsid w:val="00245283"/>
    <w:rsid w:val="00247719"/>
    <w:rsid w:val="002606AF"/>
    <w:rsid w:val="002647A7"/>
    <w:rsid w:val="00273465"/>
    <w:rsid w:val="002759EC"/>
    <w:rsid w:val="00283E95"/>
    <w:rsid w:val="002847E1"/>
    <w:rsid w:val="00293AEA"/>
    <w:rsid w:val="002C210E"/>
    <w:rsid w:val="002C24D3"/>
    <w:rsid w:val="002C2FD0"/>
    <w:rsid w:val="002C44AC"/>
    <w:rsid w:val="002C624D"/>
    <w:rsid w:val="002C72FF"/>
    <w:rsid w:val="002C7A45"/>
    <w:rsid w:val="002D5271"/>
    <w:rsid w:val="002E3EF7"/>
    <w:rsid w:val="002F2D82"/>
    <w:rsid w:val="002F4784"/>
    <w:rsid w:val="0030051C"/>
    <w:rsid w:val="0030135E"/>
    <w:rsid w:val="00301F5C"/>
    <w:rsid w:val="00305A59"/>
    <w:rsid w:val="00311463"/>
    <w:rsid w:val="00311F45"/>
    <w:rsid w:val="003121D0"/>
    <w:rsid w:val="0032311A"/>
    <w:rsid w:val="0032763B"/>
    <w:rsid w:val="00327F08"/>
    <w:rsid w:val="00334DA2"/>
    <w:rsid w:val="00337B79"/>
    <w:rsid w:val="0035078F"/>
    <w:rsid w:val="00351591"/>
    <w:rsid w:val="00352414"/>
    <w:rsid w:val="0035290E"/>
    <w:rsid w:val="00355602"/>
    <w:rsid w:val="00360FDC"/>
    <w:rsid w:val="00362578"/>
    <w:rsid w:val="00363064"/>
    <w:rsid w:val="00365A2E"/>
    <w:rsid w:val="00366514"/>
    <w:rsid w:val="00374131"/>
    <w:rsid w:val="00374B68"/>
    <w:rsid w:val="0037753D"/>
    <w:rsid w:val="00390322"/>
    <w:rsid w:val="003917A4"/>
    <w:rsid w:val="00392550"/>
    <w:rsid w:val="0039309B"/>
    <w:rsid w:val="00394C2B"/>
    <w:rsid w:val="00395924"/>
    <w:rsid w:val="003A2FF0"/>
    <w:rsid w:val="003B2E1C"/>
    <w:rsid w:val="003B3DBC"/>
    <w:rsid w:val="003C6ECF"/>
    <w:rsid w:val="003D0C73"/>
    <w:rsid w:val="003D304C"/>
    <w:rsid w:val="003E19B0"/>
    <w:rsid w:val="003F01BF"/>
    <w:rsid w:val="003F108B"/>
    <w:rsid w:val="00407AA2"/>
    <w:rsid w:val="00410D68"/>
    <w:rsid w:val="00412354"/>
    <w:rsid w:val="004227CF"/>
    <w:rsid w:val="00424E67"/>
    <w:rsid w:val="00430CBC"/>
    <w:rsid w:val="00442710"/>
    <w:rsid w:val="0045019E"/>
    <w:rsid w:val="004562EF"/>
    <w:rsid w:val="00457460"/>
    <w:rsid w:val="00460E35"/>
    <w:rsid w:val="004641D6"/>
    <w:rsid w:val="00470767"/>
    <w:rsid w:val="00475346"/>
    <w:rsid w:val="0048200A"/>
    <w:rsid w:val="00482126"/>
    <w:rsid w:val="0049409D"/>
    <w:rsid w:val="00496D17"/>
    <w:rsid w:val="00496E8C"/>
    <w:rsid w:val="0049744D"/>
    <w:rsid w:val="004A42D1"/>
    <w:rsid w:val="004B7A56"/>
    <w:rsid w:val="004B7C3C"/>
    <w:rsid w:val="004C2740"/>
    <w:rsid w:val="004C607B"/>
    <w:rsid w:val="004C6A4D"/>
    <w:rsid w:val="004D57E5"/>
    <w:rsid w:val="004E33D0"/>
    <w:rsid w:val="004F0068"/>
    <w:rsid w:val="004F4269"/>
    <w:rsid w:val="0050046B"/>
    <w:rsid w:val="00500E50"/>
    <w:rsid w:val="005028FF"/>
    <w:rsid w:val="00504C79"/>
    <w:rsid w:val="00505C93"/>
    <w:rsid w:val="00510EE8"/>
    <w:rsid w:val="00512AE9"/>
    <w:rsid w:val="005171D0"/>
    <w:rsid w:val="005201A0"/>
    <w:rsid w:val="0052031D"/>
    <w:rsid w:val="00521F71"/>
    <w:rsid w:val="005258B3"/>
    <w:rsid w:val="005354A8"/>
    <w:rsid w:val="00543534"/>
    <w:rsid w:val="005436EA"/>
    <w:rsid w:val="00547F4F"/>
    <w:rsid w:val="00550044"/>
    <w:rsid w:val="005523CE"/>
    <w:rsid w:val="005530AF"/>
    <w:rsid w:val="005561C5"/>
    <w:rsid w:val="005645B4"/>
    <w:rsid w:val="00580E8C"/>
    <w:rsid w:val="00583E1E"/>
    <w:rsid w:val="00586824"/>
    <w:rsid w:val="005873D8"/>
    <w:rsid w:val="00591D61"/>
    <w:rsid w:val="00595E1D"/>
    <w:rsid w:val="005A2084"/>
    <w:rsid w:val="005A690C"/>
    <w:rsid w:val="005B3EE0"/>
    <w:rsid w:val="005C2BDC"/>
    <w:rsid w:val="005C49F8"/>
    <w:rsid w:val="005C4F9D"/>
    <w:rsid w:val="005C50E5"/>
    <w:rsid w:val="005E1AA0"/>
    <w:rsid w:val="005E1AEC"/>
    <w:rsid w:val="005E4986"/>
    <w:rsid w:val="005E5403"/>
    <w:rsid w:val="005F3302"/>
    <w:rsid w:val="006035DF"/>
    <w:rsid w:val="006059EF"/>
    <w:rsid w:val="00620B8F"/>
    <w:rsid w:val="00620E22"/>
    <w:rsid w:val="00621681"/>
    <w:rsid w:val="00621F5B"/>
    <w:rsid w:val="00623E94"/>
    <w:rsid w:val="00626D55"/>
    <w:rsid w:val="00627385"/>
    <w:rsid w:val="006339E1"/>
    <w:rsid w:val="0064355D"/>
    <w:rsid w:val="0064557B"/>
    <w:rsid w:val="00655E5C"/>
    <w:rsid w:val="00656ABA"/>
    <w:rsid w:val="006654BC"/>
    <w:rsid w:val="0067050E"/>
    <w:rsid w:val="00673CD5"/>
    <w:rsid w:val="00674BA2"/>
    <w:rsid w:val="00680C70"/>
    <w:rsid w:val="00680E1A"/>
    <w:rsid w:val="0068591C"/>
    <w:rsid w:val="00687A6E"/>
    <w:rsid w:val="0069300B"/>
    <w:rsid w:val="00693B4D"/>
    <w:rsid w:val="006A7050"/>
    <w:rsid w:val="006B0791"/>
    <w:rsid w:val="006B2065"/>
    <w:rsid w:val="006B3AB9"/>
    <w:rsid w:val="006B3E30"/>
    <w:rsid w:val="006C4BAB"/>
    <w:rsid w:val="006D222F"/>
    <w:rsid w:val="006D31D9"/>
    <w:rsid w:val="006D3346"/>
    <w:rsid w:val="006D72F5"/>
    <w:rsid w:val="006E3AD8"/>
    <w:rsid w:val="0070210D"/>
    <w:rsid w:val="00703AFB"/>
    <w:rsid w:val="00706A26"/>
    <w:rsid w:val="0070723C"/>
    <w:rsid w:val="00712B32"/>
    <w:rsid w:val="00717030"/>
    <w:rsid w:val="00717726"/>
    <w:rsid w:val="00720198"/>
    <w:rsid w:val="0072041D"/>
    <w:rsid w:val="0072057B"/>
    <w:rsid w:val="00721268"/>
    <w:rsid w:val="007345B1"/>
    <w:rsid w:val="00734DFF"/>
    <w:rsid w:val="00740972"/>
    <w:rsid w:val="00741C8A"/>
    <w:rsid w:val="00742863"/>
    <w:rsid w:val="00743B14"/>
    <w:rsid w:val="00745EA2"/>
    <w:rsid w:val="007503F6"/>
    <w:rsid w:val="0075266B"/>
    <w:rsid w:val="0075504D"/>
    <w:rsid w:val="0076052F"/>
    <w:rsid w:val="007629B8"/>
    <w:rsid w:val="00775E60"/>
    <w:rsid w:val="0077748F"/>
    <w:rsid w:val="007812BA"/>
    <w:rsid w:val="0078247B"/>
    <w:rsid w:val="00790802"/>
    <w:rsid w:val="007964F9"/>
    <w:rsid w:val="007A02A5"/>
    <w:rsid w:val="007A02CA"/>
    <w:rsid w:val="007A06E1"/>
    <w:rsid w:val="007A1477"/>
    <w:rsid w:val="007C6167"/>
    <w:rsid w:val="007D0B02"/>
    <w:rsid w:val="007D193A"/>
    <w:rsid w:val="007E252E"/>
    <w:rsid w:val="007E4961"/>
    <w:rsid w:val="007E7595"/>
    <w:rsid w:val="007F321E"/>
    <w:rsid w:val="007F4004"/>
    <w:rsid w:val="007F6A51"/>
    <w:rsid w:val="007F7B3B"/>
    <w:rsid w:val="00800E17"/>
    <w:rsid w:val="00802639"/>
    <w:rsid w:val="00804C53"/>
    <w:rsid w:val="00805A27"/>
    <w:rsid w:val="00806AFB"/>
    <w:rsid w:val="00812C20"/>
    <w:rsid w:val="008211A7"/>
    <w:rsid w:val="00822B53"/>
    <w:rsid w:val="00830E64"/>
    <w:rsid w:val="0084667F"/>
    <w:rsid w:val="0084744A"/>
    <w:rsid w:val="00850495"/>
    <w:rsid w:val="00856603"/>
    <w:rsid w:val="00857655"/>
    <w:rsid w:val="0086536B"/>
    <w:rsid w:val="00867210"/>
    <w:rsid w:val="00875543"/>
    <w:rsid w:val="008763E8"/>
    <w:rsid w:val="008767F9"/>
    <w:rsid w:val="0087750C"/>
    <w:rsid w:val="00880C57"/>
    <w:rsid w:val="00882201"/>
    <w:rsid w:val="008840D4"/>
    <w:rsid w:val="00892C19"/>
    <w:rsid w:val="008948F2"/>
    <w:rsid w:val="00895D25"/>
    <w:rsid w:val="008A7BA6"/>
    <w:rsid w:val="008B5A44"/>
    <w:rsid w:val="008B6ACB"/>
    <w:rsid w:val="008C4FC6"/>
    <w:rsid w:val="008D090B"/>
    <w:rsid w:val="008D3628"/>
    <w:rsid w:val="008D5A1C"/>
    <w:rsid w:val="008D64BC"/>
    <w:rsid w:val="008E003D"/>
    <w:rsid w:val="008E18C2"/>
    <w:rsid w:val="008E2CCE"/>
    <w:rsid w:val="008F49A9"/>
    <w:rsid w:val="0090023E"/>
    <w:rsid w:val="0090199A"/>
    <w:rsid w:val="00904B07"/>
    <w:rsid w:val="00907B98"/>
    <w:rsid w:val="009152AA"/>
    <w:rsid w:val="00920C70"/>
    <w:rsid w:val="0092427F"/>
    <w:rsid w:val="009258C4"/>
    <w:rsid w:val="00951091"/>
    <w:rsid w:val="009610ED"/>
    <w:rsid w:val="00970F5A"/>
    <w:rsid w:val="009723DC"/>
    <w:rsid w:val="0097399D"/>
    <w:rsid w:val="0097692C"/>
    <w:rsid w:val="00981F5A"/>
    <w:rsid w:val="00982E77"/>
    <w:rsid w:val="00991737"/>
    <w:rsid w:val="00992D7C"/>
    <w:rsid w:val="00996FA7"/>
    <w:rsid w:val="009A1C8F"/>
    <w:rsid w:val="009C3843"/>
    <w:rsid w:val="009C4713"/>
    <w:rsid w:val="009D27F1"/>
    <w:rsid w:val="009D576C"/>
    <w:rsid w:val="009D7C72"/>
    <w:rsid w:val="00A023BE"/>
    <w:rsid w:val="00A042F0"/>
    <w:rsid w:val="00A1147D"/>
    <w:rsid w:val="00A14296"/>
    <w:rsid w:val="00A150A4"/>
    <w:rsid w:val="00A16499"/>
    <w:rsid w:val="00A22373"/>
    <w:rsid w:val="00A413D9"/>
    <w:rsid w:val="00A41C35"/>
    <w:rsid w:val="00A45004"/>
    <w:rsid w:val="00A458A1"/>
    <w:rsid w:val="00A5137B"/>
    <w:rsid w:val="00A5420F"/>
    <w:rsid w:val="00A55C4D"/>
    <w:rsid w:val="00A574F0"/>
    <w:rsid w:val="00A60C76"/>
    <w:rsid w:val="00A672DD"/>
    <w:rsid w:val="00A712F4"/>
    <w:rsid w:val="00A75C42"/>
    <w:rsid w:val="00A86596"/>
    <w:rsid w:val="00A94E7D"/>
    <w:rsid w:val="00A9595C"/>
    <w:rsid w:val="00AA03A6"/>
    <w:rsid w:val="00AA3188"/>
    <w:rsid w:val="00AC0347"/>
    <w:rsid w:val="00AC5D19"/>
    <w:rsid w:val="00AD4DDA"/>
    <w:rsid w:val="00AD5BBB"/>
    <w:rsid w:val="00AD737F"/>
    <w:rsid w:val="00B03561"/>
    <w:rsid w:val="00B05993"/>
    <w:rsid w:val="00B1170E"/>
    <w:rsid w:val="00B12D67"/>
    <w:rsid w:val="00B133F3"/>
    <w:rsid w:val="00B13C32"/>
    <w:rsid w:val="00B17A24"/>
    <w:rsid w:val="00B20B36"/>
    <w:rsid w:val="00B21048"/>
    <w:rsid w:val="00B2778E"/>
    <w:rsid w:val="00B3243E"/>
    <w:rsid w:val="00B343AE"/>
    <w:rsid w:val="00B344B4"/>
    <w:rsid w:val="00B36D6A"/>
    <w:rsid w:val="00B376D9"/>
    <w:rsid w:val="00B47D4B"/>
    <w:rsid w:val="00B502A4"/>
    <w:rsid w:val="00B53003"/>
    <w:rsid w:val="00B56CBA"/>
    <w:rsid w:val="00B63739"/>
    <w:rsid w:val="00B67364"/>
    <w:rsid w:val="00B746BE"/>
    <w:rsid w:val="00B75FB4"/>
    <w:rsid w:val="00B77E69"/>
    <w:rsid w:val="00B81415"/>
    <w:rsid w:val="00B824C1"/>
    <w:rsid w:val="00B859BF"/>
    <w:rsid w:val="00B94B70"/>
    <w:rsid w:val="00BB47F9"/>
    <w:rsid w:val="00BB57A5"/>
    <w:rsid w:val="00BC6BEC"/>
    <w:rsid w:val="00BD03C6"/>
    <w:rsid w:val="00BD7C45"/>
    <w:rsid w:val="00BE13FD"/>
    <w:rsid w:val="00BE2357"/>
    <w:rsid w:val="00BE6849"/>
    <w:rsid w:val="00C04C85"/>
    <w:rsid w:val="00C0792E"/>
    <w:rsid w:val="00C07CB8"/>
    <w:rsid w:val="00C22386"/>
    <w:rsid w:val="00C23860"/>
    <w:rsid w:val="00C2678C"/>
    <w:rsid w:val="00C307A8"/>
    <w:rsid w:val="00C3388A"/>
    <w:rsid w:val="00C35924"/>
    <w:rsid w:val="00C376B4"/>
    <w:rsid w:val="00C41DC9"/>
    <w:rsid w:val="00C45F05"/>
    <w:rsid w:val="00C51010"/>
    <w:rsid w:val="00C52659"/>
    <w:rsid w:val="00C5405A"/>
    <w:rsid w:val="00C66327"/>
    <w:rsid w:val="00C6699F"/>
    <w:rsid w:val="00C66B24"/>
    <w:rsid w:val="00C84313"/>
    <w:rsid w:val="00C84EEE"/>
    <w:rsid w:val="00C92767"/>
    <w:rsid w:val="00C92F24"/>
    <w:rsid w:val="00C967B4"/>
    <w:rsid w:val="00CA450C"/>
    <w:rsid w:val="00CB0F3D"/>
    <w:rsid w:val="00CB6293"/>
    <w:rsid w:val="00CC25D9"/>
    <w:rsid w:val="00CC30B3"/>
    <w:rsid w:val="00CD263C"/>
    <w:rsid w:val="00CD4325"/>
    <w:rsid w:val="00CE0D62"/>
    <w:rsid w:val="00CE2B72"/>
    <w:rsid w:val="00CE5276"/>
    <w:rsid w:val="00CE6970"/>
    <w:rsid w:val="00CE6EEB"/>
    <w:rsid w:val="00CF0260"/>
    <w:rsid w:val="00CF4FC5"/>
    <w:rsid w:val="00CF5347"/>
    <w:rsid w:val="00D22CB8"/>
    <w:rsid w:val="00D24A2C"/>
    <w:rsid w:val="00D24AE8"/>
    <w:rsid w:val="00D35FE6"/>
    <w:rsid w:val="00D477B5"/>
    <w:rsid w:val="00D477BA"/>
    <w:rsid w:val="00D52BF7"/>
    <w:rsid w:val="00D54181"/>
    <w:rsid w:val="00D575D2"/>
    <w:rsid w:val="00D61563"/>
    <w:rsid w:val="00D64016"/>
    <w:rsid w:val="00D845C3"/>
    <w:rsid w:val="00D91651"/>
    <w:rsid w:val="00D91B10"/>
    <w:rsid w:val="00D91BE1"/>
    <w:rsid w:val="00D94271"/>
    <w:rsid w:val="00D94834"/>
    <w:rsid w:val="00DA2503"/>
    <w:rsid w:val="00DA4E90"/>
    <w:rsid w:val="00DA5ED2"/>
    <w:rsid w:val="00DB0021"/>
    <w:rsid w:val="00DB1728"/>
    <w:rsid w:val="00DB479A"/>
    <w:rsid w:val="00DB67AB"/>
    <w:rsid w:val="00DC709F"/>
    <w:rsid w:val="00DC7859"/>
    <w:rsid w:val="00DD0A52"/>
    <w:rsid w:val="00DD3C2C"/>
    <w:rsid w:val="00DD5309"/>
    <w:rsid w:val="00DE002B"/>
    <w:rsid w:val="00DE0CAA"/>
    <w:rsid w:val="00DF4B97"/>
    <w:rsid w:val="00E044A6"/>
    <w:rsid w:val="00E06550"/>
    <w:rsid w:val="00E1228A"/>
    <w:rsid w:val="00E21323"/>
    <w:rsid w:val="00E2194F"/>
    <w:rsid w:val="00E33214"/>
    <w:rsid w:val="00E33E43"/>
    <w:rsid w:val="00E34ED1"/>
    <w:rsid w:val="00E35F95"/>
    <w:rsid w:val="00E37585"/>
    <w:rsid w:val="00E45A8F"/>
    <w:rsid w:val="00E45CCF"/>
    <w:rsid w:val="00E45FAB"/>
    <w:rsid w:val="00E518DB"/>
    <w:rsid w:val="00E57E07"/>
    <w:rsid w:val="00E622C2"/>
    <w:rsid w:val="00E62BDD"/>
    <w:rsid w:val="00E655E1"/>
    <w:rsid w:val="00E70E14"/>
    <w:rsid w:val="00E729A0"/>
    <w:rsid w:val="00E7318F"/>
    <w:rsid w:val="00E7645A"/>
    <w:rsid w:val="00E766DD"/>
    <w:rsid w:val="00E80CA1"/>
    <w:rsid w:val="00E84CC5"/>
    <w:rsid w:val="00E91A56"/>
    <w:rsid w:val="00E968B8"/>
    <w:rsid w:val="00EA2508"/>
    <w:rsid w:val="00EB2F6C"/>
    <w:rsid w:val="00EB618E"/>
    <w:rsid w:val="00EC6700"/>
    <w:rsid w:val="00EC6D80"/>
    <w:rsid w:val="00ED0494"/>
    <w:rsid w:val="00ED43B2"/>
    <w:rsid w:val="00EE5CC1"/>
    <w:rsid w:val="00EE7836"/>
    <w:rsid w:val="00EE78FB"/>
    <w:rsid w:val="00EF087B"/>
    <w:rsid w:val="00EF1B26"/>
    <w:rsid w:val="00F111E9"/>
    <w:rsid w:val="00F120E3"/>
    <w:rsid w:val="00F14942"/>
    <w:rsid w:val="00F16FF7"/>
    <w:rsid w:val="00F202B6"/>
    <w:rsid w:val="00F20357"/>
    <w:rsid w:val="00F23DF0"/>
    <w:rsid w:val="00F24D55"/>
    <w:rsid w:val="00F31E71"/>
    <w:rsid w:val="00F416FF"/>
    <w:rsid w:val="00F47EC1"/>
    <w:rsid w:val="00F50033"/>
    <w:rsid w:val="00F71429"/>
    <w:rsid w:val="00F72228"/>
    <w:rsid w:val="00F7797C"/>
    <w:rsid w:val="00F83010"/>
    <w:rsid w:val="00F8337C"/>
    <w:rsid w:val="00F8347C"/>
    <w:rsid w:val="00F8579B"/>
    <w:rsid w:val="00F9383F"/>
    <w:rsid w:val="00F94319"/>
    <w:rsid w:val="00FC1E2F"/>
    <w:rsid w:val="00FC2E6E"/>
    <w:rsid w:val="00FC31BC"/>
    <w:rsid w:val="00FE0251"/>
    <w:rsid w:val="00FE5584"/>
    <w:rsid w:val="00FE65AF"/>
    <w:rsid w:val="00FF30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4" type="connector" idref="#_x0000_s1059"/>
        <o:r id="V:Rule5" type="connector" idref="#_x0000_s1060"/>
        <o:r id="V:Rule6" type="connector" idref="#Straight Arrow Connector 17"/>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 TargetMode="External"/><Relationship Id="rId14" Type="http://schemas.openxmlformats.org/officeDocument/2006/relationships/hyperlink" Target="http://../.." TargetMode="External"/><Relationship Id="rId15" Type="http://schemas.openxmlformats.org/officeDocument/2006/relationships/hyperlink" Target="http://../.." TargetMode="External"/><Relationship Id="rId16" Type="http://schemas.openxmlformats.org/officeDocument/2006/relationships/hyperlink" Target="http://../.." TargetMode="External"/><Relationship Id="rId17" Type="http://schemas.openxmlformats.org/officeDocument/2006/relationships/hyperlink" Target="http://../.." TargetMode="External"/><Relationship Id="rId18" Type="http://schemas.openxmlformats.org/officeDocument/2006/relationships/hyperlink" Target="http://../.." TargetMode="External"/><Relationship Id="rId19" Type="http://schemas.openxmlformats.org/officeDocument/2006/relationships/hyperlink" Target="http://../.." TargetMode="External"/><Relationship Id="rId50" Type="http://schemas.openxmlformats.org/officeDocument/2006/relationships/hyperlink" Target="http://../.." TargetMode="External"/><Relationship Id="rId51" Type="http://schemas.openxmlformats.org/officeDocument/2006/relationships/hyperlink" Target="http://../.." TargetMode="External"/><Relationship Id="rId52" Type="http://schemas.openxmlformats.org/officeDocument/2006/relationships/hyperlink" Target="http://../.." TargetMode="External"/><Relationship Id="rId53" Type="http://schemas.openxmlformats.org/officeDocument/2006/relationships/hyperlink" Target="http://../.." TargetMode="External"/><Relationship Id="rId54" Type="http://schemas.openxmlformats.org/officeDocument/2006/relationships/hyperlink" Target="http://../.." TargetMode="External"/><Relationship Id="rId55" Type="http://schemas.openxmlformats.org/officeDocument/2006/relationships/hyperlink" Target="http://../.." TargetMode="External"/><Relationship Id="rId56" Type="http://schemas.openxmlformats.org/officeDocument/2006/relationships/hyperlink" Target="http://../.." TargetMode="External"/><Relationship Id="rId57" Type="http://schemas.openxmlformats.org/officeDocument/2006/relationships/hyperlink" Target="http://../.." TargetMode="External"/><Relationship Id="rId58" Type="http://schemas.openxmlformats.org/officeDocument/2006/relationships/image" Target="media/image1.png"/><Relationship Id="rId59" Type="http://schemas.openxmlformats.org/officeDocument/2006/relationships/header" Target="header2.xml"/><Relationship Id="rId40" Type="http://schemas.openxmlformats.org/officeDocument/2006/relationships/hyperlink" Target="http://../.." TargetMode="External"/><Relationship Id="rId41" Type="http://schemas.openxmlformats.org/officeDocument/2006/relationships/hyperlink" Target="http://../.." TargetMode="External"/><Relationship Id="rId42" Type="http://schemas.openxmlformats.org/officeDocument/2006/relationships/hyperlink" Target="http://../.." TargetMode="External"/><Relationship Id="rId43" Type="http://schemas.openxmlformats.org/officeDocument/2006/relationships/hyperlink" Target="http://../.." TargetMode="External"/><Relationship Id="rId44" Type="http://schemas.openxmlformats.org/officeDocument/2006/relationships/hyperlink" Target="http://../.." TargetMode="External"/><Relationship Id="rId45" Type="http://schemas.openxmlformats.org/officeDocument/2006/relationships/hyperlink" Target="http://../.." TargetMode="External"/><Relationship Id="rId46" Type="http://schemas.openxmlformats.org/officeDocument/2006/relationships/hyperlink" Target="http://../.." TargetMode="External"/><Relationship Id="rId47" Type="http://schemas.openxmlformats.org/officeDocument/2006/relationships/hyperlink" Target="http://../.." TargetMode="External"/><Relationship Id="rId48" Type="http://schemas.openxmlformats.org/officeDocument/2006/relationships/hyperlink" Target="http://../.." TargetMode="External"/><Relationship Id="rId49" Type="http://schemas.openxmlformats.org/officeDocument/2006/relationships/hyperlink" Target="htt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 TargetMode="External"/><Relationship Id="rId32" Type="http://schemas.openxmlformats.org/officeDocument/2006/relationships/hyperlink" Target="http://../.." TargetMode="External"/><Relationship Id="rId33" Type="http://schemas.openxmlformats.org/officeDocument/2006/relationships/hyperlink" Target="http://../.." TargetMode="External"/><Relationship Id="rId34" Type="http://schemas.openxmlformats.org/officeDocument/2006/relationships/hyperlink" Target="http://../.." TargetMode="External"/><Relationship Id="rId35" Type="http://schemas.openxmlformats.org/officeDocument/2006/relationships/hyperlink" Target="http://../.." TargetMode="External"/><Relationship Id="rId36" Type="http://schemas.openxmlformats.org/officeDocument/2006/relationships/hyperlink" Target="http://../.." TargetMode="External"/><Relationship Id="rId37" Type="http://schemas.openxmlformats.org/officeDocument/2006/relationships/hyperlink" Target="http://../.." TargetMode="External"/><Relationship Id="rId38" Type="http://schemas.openxmlformats.org/officeDocument/2006/relationships/hyperlink" Target="http://../.." TargetMode="External"/><Relationship Id="rId39" Type="http://schemas.openxmlformats.org/officeDocument/2006/relationships/hyperlink" Target="http://../.." TargetMode="External"/><Relationship Id="rId20" Type="http://schemas.openxmlformats.org/officeDocument/2006/relationships/hyperlink" Target="http://../.." TargetMode="External"/><Relationship Id="rId21" Type="http://schemas.openxmlformats.org/officeDocument/2006/relationships/hyperlink" Target="http://../.." TargetMode="External"/><Relationship Id="rId22" Type="http://schemas.openxmlformats.org/officeDocument/2006/relationships/hyperlink" Target="http://../.." TargetMode="External"/><Relationship Id="rId23" Type="http://schemas.openxmlformats.org/officeDocument/2006/relationships/hyperlink" Target="http://../.." TargetMode="External"/><Relationship Id="rId24" Type="http://schemas.openxmlformats.org/officeDocument/2006/relationships/hyperlink" Target="http://../.." TargetMode="External"/><Relationship Id="rId25" Type="http://schemas.openxmlformats.org/officeDocument/2006/relationships/hyperlink" Target="http://../.." TargetMode="External"/><Relationship Id="rId26" Type="http://schemas.openxmlformats.org/officeDocument/2006/relationships/hyperlink" Target="http://../.." TargetMode="External"/><Relationship Id="rId27" Type="http://schemas.openxmlformats.org/officeDocument/2006/relationships/hyperlink" Target="http://../.." TargetMode="External"/><Relationship Id="rId28" Type="http://schemas.openxmlformats.org/officeDocument/2006/relationships/hyperlink" Target="http://../.." TargetMode="External"/><Relationship Id="rId29" Type="http://schemas.openxmlformats.org/officeDocument/2006/relationships/hyperlink" Target="http://../.." TargetMode="External"/><Relationship Id="rId60" Type="http://schemas.openxmlformats.org/officeDocument/2006/relationships/footer" Target="footer2.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 TargetMode="External"/><Relationship Id="rId12" Type="http://schemas.openxmlformats.org/officeDocument/2006/relationships/hyperlink" Target="htt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E5DE0-D16C-1045-B076-BEBB5DCEE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57</Pages>
  <Words>11092</Words>
  <Characters>63229</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Manager/>
  <Company>Microsoft</Company>
  <LinksUpToDate>false</LinksUpToDate>
  <CharactersWithSpaces>741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K-Thesis</dc:title>
  <dc:subject/>
  <dc:creator>Andrea Montlick</dc:creator>
  <cp:keywords/>
  <dc:description/>
  <cp:lastModifiedBy>Chinmay Kale</cp:lastModifiedBy>
  <cp:revision>360</cp:revision>
  <dcterms:created xsi:type="dcterms:W3CDTF">2011-10-31T01:08:00Z</dcterms:created>
  <dcterms:modified xsi:type="dcterms:W3CDTF">2011-11-23T07:36:00Z</dcterms:modified>
  <cp:category/>
</cp:coreProperties>
</file>